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ajorHAnsi" w:eastAsiaTheme="majorEastAsia" w:hAnsiTheme="majorHAnsi" w:cstheme="majorBidi"/>
          <w:spacing w:val="-10"/>
          <w:kern w:val="28"/>
          <w:sz w:val="56"/>
          <w:szCs w:val="56"/>
          <w:lang w:val="en-GB" w:eastAsia="en-US"/>
        </w:rPr>
        <w:id w:val="1790164433"/>
        <w:docPartObj>
          <w:docPartGallery w:val="Cover Pages"/>
          <w:docPartUnique/>
        </w:docPartObj>
      </w:sdtPr>
      <w:sdtEndPr>
        <w:rPr>
          <w:sz w:val="24"/>
          <w:szCs w:val="24"/>
          <w:lang w:eastAsia="en-GB"/>
        </w:rPr>
      </w:sdtEndPr>
      <w:sdtContent>
        <w:p w14:paraId="1B8D9FAF" w14:textId="38091BC2" w:rsidR="00ED5CB3" w:rsidRDefault="00ED5CB3">
          <w:pPr>
            <w:pStyle w:val="NoSpacing"/>
          </w:pPr>
          <w:r>
            <w:rPr>
              <w:noProof/>
            </w:rPr>
            <mc:AlternateContent>
              <mc:Choice Requires="wpg">
                <w:drawing>
                  <wp:anchor distT="0" distB="0" distL="114300" distR="114300" simplePos="0" relativeHeight="251658240" behindDoc="1" locked="0" layoutInCell="1" allowOverlap="1" wp14:anchorId="2333C961" wp14:editId="063512CE">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33600" cy="9125712"/>
                    <wp:effectExtent l="0" t="0" r="12700" b="2540"/>
                    <wp:wrapNone/>
                    <wp:docPr id="2" name="Group 2"/>
                    <wp:cNvGraphicFramePr/>
                    <a:graphic xmlns:a="http://schemas.openxmlformats.org/drawingml/2006/main">
                      <a:graphicData uri="http://schemas.microsoft.com/office/word/2010/wordprocessingGroup">
                        <wpg:wgp>
                          <wpg:cNvGrpSpPr/>
                          <wpg:grpSpPr>
                            <a:xfrm>
                              <a:off x="0" y="0"/>
                              <a:ext cx="2133600" cy="9125712"/>
                              <a:chOff x="0" y="0"/>
                              <a:chExt cx="213360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66A2B872" id="Group 2" o:spid="_x0000_s1026" style="position:absolute;margin-left:0;margin-top:0;width:168pt;height:718.55pt;z-index:-251658240;mso-height-percent:950;mso-left-percent:40;mso-position-horizontal-relative:page;mso-position-vertical:center;mso-position-vertical-relative:page;mso-height-percent:950;mso-left-percent:40"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group id="Group 5" o:spid="_x0000_s1028"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29"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0"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1"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2"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3"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4"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5"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6"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7"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8"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39"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0"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1"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2"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3"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4"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5"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6"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7"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8"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49"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0"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1"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2"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3"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tbl>
          <w:tblPr>
            <w:tblStyle w:val="TableGrid"/>
            <w:tblpPr w:leftFromText="180" w:rightFromText="180" w:vertAnchor="text" w:horzAnchor="margin" w:tblpXSpec="center" w:tblpY="4233"/>
            <w:tblW w:w="0" w:type="auto"/>
            <w:tblLook w:val="04A0" w:firstRow="1" w:lastRow="0" w:firstColumn="1" w:lastColumn="0" w:noHBand="0" w:noVBand="1"/>
          </w:tblPr>
          <w:tblGrid>
            <w:gridCol w:w="2559"/>
            <w:gridCol w:w="2559"/>
          </w:tblGrid>
          <w:tr w:rsidR="00EF4286" w14:paraId="693D1F20" w14:textId="77777777" w:rsidTr="00EF4286">
            <w:trPr>
              <w:trHeight w:val="466"/>
            </w:trPr>
            <w:tc>
              <w:tcPr>
                <w:tcW w:w="2559" w:type="dxa"/>
              </w:tcPr>
              <w:p w14:paraId="49F793CA" w14:textId="0D30F8D9" w:rsidR="00EF4286" w:rsidRPr="00C47039" w:rsidRDefault="004B00CB" w:rsidP="00C47039">
                <w:pPr>
                  <w:rPr>
                    <w:b/>
                    <w:bCs/>
                  </w:rPr>
                </w:pPr>
                <w:r>
                  <w:rPr>
                    <w:b/>
                    <w:bCs/>
                  </w:rPr>
                  <w:t xml:space="preserve">Group </w:t>
                </w:r>
                <w:r w:rsidR="00C47039">
                  <w:rPr>
                    <w:b/>
                    <w:bCs/>
                  </w:rPr>
                  <w:t>ID</w:t>
                </w:r>
              </w:p>
            </w:tc>
            <w:tc>
              <w:tcPr>
                <w:tcW w:w="2559" w:type="dxa"/>
              </w:tcPr>
              <w:p w14:paraId="39ED8CBE" w14:textId="48620020" w:rsidR="00EF4286" w:rsidRPr="00C47039" w:rsidRDefault="00D377AE" w:rsidP="00EF4286">
                <w:pPr>
                  <w:rPr>
                    <w:b/>
                    <w:bCs/>
                  </w:rPr>
                </w:pPr>
                <w:r>
                  <w:rPr>
                    <w:b/>
                    <w:bCs/>
                  </w:rPr>
                  <w:t>A</w:t>
                </w:r>
              </w:p>
            </w:tc>
          </w:tr>
          <w:tr w:rsidR="00EF4286" w14:paraId="78890355" w14:textId="77777777" w:rsidTr="00EF4286">
            <w:trPr>
              <w:trHeight w:val="466"/>
            </w:trPr>
            <w:tc>
              <w:tcPr>
                <w:tcW w:w="2559" w:type="dxa"/>
                <w:vMerge w:val="restart"/>
              </w:tcPr>
              <w:p w14:paraId="68E0011D" w14:textId="5B6A22C4" w:rsidR="00EF4286" w:rsidRPr="00D33967" w:rsidRDefault="00E741B3" w:rsidP="00EF4286">
                <w:pPr>
                  <w:rPr>
                    <w:b/>
                    <w:bCs/>
                  </w:rPr>
                </w:pPr>
                <w:r w:rsidRPr="00D33967">
                  <w:rPr>
                    <w:b/>
                    <w:bCs/>
                  </w:rPr>
                  <w:t>Student ID</w:t>
                </w:r>
                <w:r w:rsidR="00D33967">
                  <w:rPr>
                    <w:b/>
                    <w:bCs/>
                  </w:rPr>
                  <w:t>'s</w:t>
                </w:r>
              </w:p>
            </w:tc>
            <w:tc>
              <w:tcPr>
                <w:tcW w:w="2559" w:type="dxa"/>
              </w:tcPr>
              <w:p w14:paraId="7497A45A" w14:textId="1D5AF5AD" w:rsidR="00EF4286" w:rsidRDefault="00A5312D" w:rsidP="00EF4286">
                <w:r>
                  <w:t>219501369</w:t>
                </w:r>
              </w:p>
            </w:tc>
          </w:tr>
          <w:tr w:rsidR="00EF4286" w14:paraId="033B3F0C" w14:textId="77777777" w:rsidTr="00EF4286">
            <w:trPr>
              <w:trHeight w:val="466"/>
            </w:trPr>
            <w:tc>
              <w:tcPr>
                <w:tcW w:w="2559" w:type="dxa"/>
                <w:vMerge/>
              </w:tcPr>
              <w:p w14:paraId="3B51D0C9" w14:textId="77777777" w:rsidR="00EF4286" w:rsidRDefault="00EF4286" w:rsidP="00EF4286"/>
            </w:tc>
            <w:tc>
              <w:tcPr>
                <w:tcW w:w="2559" w:type="dxa"/>
              </w:tcPr>
              <w:p w14:paraId="4CC38111" w14:textId="79171EA9" w:rsidR="00EF4286" w:rsidRDefault="000475B9" w:rsidP="00EF4286">
                <w:r>
                  <w:t>219</w:t>
                </w:r>
                <w:r w:rsidR="00215ADD">
                  <w:t>304</w:t>
                </w:r>
                <w:r w:rsidR="006C2403">
                  <w:t>092</w:t>
                </w:r>
              </w:p>
            </w:tc>
          </w:tr>
          <w:tr w:rsidR="00EF4286" w14:paraId="703026EF" w14:textId="77777777" w:rsidTr="00EF4286">
            <w:trPr>
              <w:trHeight w:val="499"/>
            </w:trPr>
            <w:tc>
              <w:tcPr>
                <w:tcW w:w="2559" w:type="dxa"/>
                <w:vMerge/>
              </w:tcPr>
              <w:p w14:paraId="12EE68FB" w14:textId="77777777" w:rsidR="00EF4286" w:rsidRDefault="00EF4286" w:rsidP="00EF4286"/>
            </w:tc>
            <w:tc>
              <w:tcPr>
                <w:tcW w:w="2559" w:type="dxa"/>
              </w:tcPr>
              <w:p w14:paraId="5F3E32CF" w14:textId="01A004B1" w:rsidR="00EF4286" w:rsidRDefault="00243DD8" w:rsidP="00EF4286">
                <w:r w:rsidRPr="00243DD8">
                  <w:t>219496777</w:t>
                </w:r>
              </w:p>
            </w:tc>
          </w:tr>
          <w:tr w:rsidR="00EF4286" w14:paraId="1D5F1993" w14:textId="77777777" w:rsidTr="00EF4286">
            <w:trPr>
              <w:trHeight w:val="433"/>
            </w:trPr>
            <w:tc>
              <w:tcPr>
                <w:tcW w:w="2559" w:type="dxa"/>
                <w:vMerge/>
              </w:tcPr>
              <w:p w14:paraId="025282B5" w14:textId="77777777" w:rsidR="00EF4286" w:rsidRDefault="00EF4286" w:rsidP="00EF4286"/>
            </w:tc>
            <w:tc>
              <w:tcPr>
                <w:tcW w:w="2559" w:type="dxa"/>
              </w:tcPr>
              <w:p w14:paraId="326D122D" w14:textId="37300951" w:rsidR="00EF4286" w:rsidRDefault="000F5E3A" w:rsidP="00EF4286">
                <w:r w:rsidRPr="000F5E3A">
                  <w:t>219509000</w:t>
                </w:r>
              </w:p>
            </w:tc>
          </w:tr>
        </w:tbl>
        <w:p w14:paraId="56EA2F34" w14:textId="7A822C13" w:rsidR="00406AA9" w:rsidRDefault="00ED5CB3" w:rsidP="00406AA9">
          <w:r>
            <w:rPr>
              <w:noProof/>
            </w:rPr>
            <mc:AlternateContent>
              <mc:Choice Requires="wps">
                <w:drawing>
                  <wp:anchor distT="0" distB="0" distL="114300" distR="114300" simplePos="0" relativeHeight="251658241" behindDoc="0" locked="0" layoutInCell="1" allowOverlap="1" wp14:anchorId="29D89F09" wp14:editId="3573EB07">
                    <wp:simplePos x="0" y="0"/>
                    <wp:positionH relativeFrom="page">
                      <wp:posOffset>2126380</wp:posOffset>
                    </wp:positionH>
                    <wp:positionV relativeFrom="page">
                      <wp:posOffset>1866900</wp:posOffset>
                    </wp:positionV>
                    <wp:extent cx="4443330" cy="1069340"/>
                    <wp:effectExtent l="0" t="0" r="1905" b="8255"/>
                    <wp:wrapNone/>
                    <wp:docPr id="1" name="Text Box 1"/>
                    <wp:cNvGraphicFramePr/>
                    <a:graphic xmlns:a="http://schemas.openxmlformats.org/drawingml/2006/main">
                      <a:graphicData uri="http://schemas.microsoft.com/office/word/2010/wordprocessingShape">
                        <wps:wsp>
                          <wps:cNvSpPr txBox="1"/>
                          <wps:spPr>
                            <a:xfrm>
                              <a:off x="0" y="0"/>
                              <a:ext cx="4443330"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D72354" w14:textId="52434ED8" w:rsidR="00ED5CB3" w:rsidRDefault="00217871">
                                <w:pPr>
                                  <w:pStyle w:val="NoSpacing"/>
                                  <w:rPr>
                                    <w:rFonts w:asciiTheme="majorHAnsi" w:eastAsiaTheme="majorEastAsia" w:hAnsiTheme="majorHAnsi" w:cstheme="majorBidi"/>
                                    <w:color w:val="262626" w:themeColor="text1" w:themeTint="D9"/>
                                    <w:sz w:val="72"/>
                                  </w:rPr>
                                </w:pPr>
                                <w:sdt>
                                  <w:sdtPr>
                                    <w:rPr>
                                      <w:rFonts w:cstheme="minorHAnsi"/>
                                      <w:b/>
                                      <w:caps/>
                                      <w:spacing w:val="20"/>
                                      <w:sz w:val="48"/>
                                      <w:szCs w:val="48"/>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A1237B" w:rsidRPr="00A1237B">
                                      <w:rPr>
                                        <w:rFonts w:cstheme="minorHAnsi"/>
                                        <w:b/>
                                        <w:caps/>
                                        <w:spacing w:val="20"/>
                                        <w:sz w:val="48"/>
                                        <w:szCs w:val="48"/>
                                      </w:rPr>
                                      <w:t>AGE ESTIMATION &amp; GENDER CLASSIFICATION</w:t>
                                    </w:r>
                                  </w:sdtContent>
                                </w:sdt>
                              </w:p>
                              <w:p w14:paraId="14733811" w14:textId="4551E384" w:rsidR="00ED5CB3" w:rsidRDefault="00217871">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ED5CB3">
                                      <w:rPr>
                                        <w:color w:val="404040" w:themeColor="text1" w:themeTint="BF"/>
                                        <w:sz w:val="36"/>
                                        <w:szCs w:val="36"/>
                                      </w:rPr>
                                      <w:t>With Convolutional Neural Networks</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29D89F09" id="_x0000_t202" coordsize="21600,21600" o:spt="202" path="m,l,21600r21600,l21600,xe">
                    <v:stroke joinstyle="miter"/>
                    <v:path gradientshapeok="t" o:connecttype="rect"/>
                  </v:shapetype>
                  <v:shape id="Text Box 1" o:spid="_x0000_s1026" type="#_x0000_t202" style="position:absolute;margin-left:167.45pt;margin-top:147pt;width:349.85pt;height:84.2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" filled="f" stroked="f" strokeweight=".5pt">
                    <v:textbox style="mso-fit-shape-to-text:t" inset="0,0,0,0">
                      <w:txbxContent>
                        <w:p w14:paraId="6CD72354" w14:textId="52434ED8" w:rsidR="00ED5CB3" w:rsidRDefault="00217871">
                          <w:pPr>
                            <w:pStyle w:val="NoSpacing"/>
                            <w:rPr>
                              <w:rFonts w:asciiTheme="majorHAnsi" w:eastAsiaTheme="majorEastAsia" w:hAnsiTheme="majorHAnsi" w:cstheme="majorBidi"/>
                              <w:color w:val="262626" w:themeColor="text1" w:themeTint="D9"/>
                              <w:sz w:val="72"/>
                            </w:rPr>
                          </w:pPr>
                          <w:sdt>
                            <w:sdtPr>
                              <w:rPr>
                                <w:rFonts w:cstheme="minorHAnsi"/>
                                <w:b/>
                                <w:caps/>
                                <w:spacing w:val="20"/>
                                <w:sz w:val="48"/>
                                <w:szCs w:val="48"/>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A1237B" w:rsidRPr="00A1237B">
                                <w:rPr>
                                  <w:rFonts w:cstheme="minorHAnsi"/>
                                  <w:b/>
                                  <w:caps/>
                                  <w:spacing w:val="20"/>
                                  <w:sz w:val="48"/>
                                  <w:szCs w:val="48"/>
                                </w:rPr>
                                <w:t>AGE ESTIMATION &amp; GENDER CLASSIFICATION</w:t>
                              </w:r>
                            </w:sdtContent>
                          </w:sdt>
                        </w:p>
                        <w:p w14:paraId="14733811" w14:textId="4551E384" w:rsidR="00ED5CB3" w:rsidRDefault="00217871">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ED5CB3">
                                <w:rPr>
                                  <w:color w:val="404040" w:themeColor="text1" w:themeTint="BF"/>
                                  <w:sz w:val="36"/>
                                  <w:szCs w:val="36"/>
                                </w:rPr>
                                <w:t>With Convolutional Neural Networks</w:t>
                              </w:r>
                            </w:sdtContent>
                          </w:sdt>
                        </w:p>
                      </w:txbxContent>
                    </v:textbox>
                    <w10:wrap anchorx="page" anchory="page"/>
                  </v:shape>
                </w:pict>
              </mc:Fallback>
            </mc:AlternateContent>
          </w:r>
        </w:p>
        <w:p w14:paraId="474CF175" w14:textId="77777777" w:rsidR="00EB59A7" w:rsidRDefault="00A1237B" w:rsidP="002F4CEC">
          <w:pPr>
            <w:pStyle w:val="Title"/>
          </w:pPr>
          <w:r>
            <w:rPr>
              <w:noProof/>
            </w:rPr>
            <mc:AlternateContent>
              <mc:Choice Requires="wps">
                <w:drawing>
                  <wp:anchor distT="0" distB="0" distL="114300" distR="114300" simplePos="0" relativeHeight="251658243" behindDoc="0" locked="0" layoutInCell="1" allowOverlap="1" wp14:anchorId="4A44E8DF" wp14:editId="43DECD5A">
                    <wp:simplePos x="0" y="0"/>
                    <wp:positionH relativeFrom="column">
                      <wp:posOffset>2260600</wp:posOffset>
                    </wp:positionH>
                    <wp:positionV relativeFrom="paragraph">
                      <wp:posOffset>5477236</wp:posOffset>
                    </wp:positionV>
                    <wp:extent cx="1460500" cy="1270000"/>
                    <wp:effectExtent l="0" t="0" r="12700" b="12700"/>
                    <wp:wrapNone/>
                    <wp:docPr id="11" name="Text Box 11"/>
                    <wp:cNvGraphicFramePr/>
                    <a:graphic xmlns:a="http://schemas.openxmlformats.org/drawingml/2006/main">
                      <a:graphicData uri="http://schemas.microsoft.com/office/word/2010/wordprocessingShape">
                        <wps:wsp>
                          <wps:cNvSpPr txBox="1"/>
                          <wps:spPr>
                            <a:xfrm>
                              <a:off x="0" y="0"/>
                              <a:ext cx="1460500" cy="1270000"/>
                            </a:xfrm>
                            <a:prstGeom prst="rect">
                              <a:avLst/>
                            </a:prstGeom>
                            <a:solidFill>
                              <a:schemeClr val="lt1"/>
                            </a:solidFill>
                            <a:ln w="6350">
                              <a:solidFill>
                                <a:prstClr val="black"/>
                              </a:solidFill>
                            </a:ln>
                          </wps:spPr>
                          <wps:txbx>
                            <w:txbxContent>
                              <w:p w14:paraId="1E908EBA" w14:textId="77503CCD" w:rsidR="00C47039" w:rsidRDefault="00A256F3">
                                <w:pPr>
                                  <w:rPr>
                                    <w:b/>
                                    <w:bCs/>
                                  </w:rPr>
                                </w:pPr>
                                <w:r>
                                  <w:rPr>
                                    <w:b/>
                                    <w:bCs/>
                                  </w:rPr>
                                  <w:t>Links:</w:t>
                                </w:r>
                              </w:p>
                              <w:p w14:paraId="5C396953" w14:textId="218A81E0" w:rsidR="00A256F3" w:rsidRDefault="00A256F3">
                                <w:pPr>
                                  <w:rPr>
                                    <w:b/>
                                    <w:bCs/>
                                  </w:rPr>
                                </w:pPr>
                              </w:p>
                              <w:p w14:paraId="59A5375B" w14:textId="0D436310" w:rsidR="00A256F3" w:rsidRDefault="00217871">
                                <w:hyperlink r:id="rId8" w:history="1">
                                  <w:r w:rsidR="00A256F3" w:rsidRPr="005911D3">
                                    <w:rPr>
                                      <w:rStyle w:val="Hyperlink"/>
                                    </w:rPr>
                                    <w:t>age_gender_A.h5</w:t>
                                  </w:r>
                                </w:hyperlink>
                              </w:p>
                              <w:p w14:paraId="32F72293" w14:textId="4DF63971" w:rsidR="00A256F3" w:rsidRDefault="00A256F3"/>
                              <w:p w14:paraId="7A068E4C" w14:textId="0CC24FC5" w:rsidR="00A256F3" w:rsidRPr="00A256F3" w:rsidRDefault="00217871">
                                <w:hyperlink r:id="rId9" w:history="1">
                                  <w:r w:rsidR="00A256F3" w:rsidRPr="00136B10">
                                    <w:rPr>
                                      <w:rStyle w:val="Hyperlink"/>
                                    </w:rPr>
                                    <w:t>age_gender_B.h5</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4E8DF" id="Text Box 11" o:spid="_x0000_s1027" type="#_x0000_t202" style="position:absolute;margin-left:178pt;margin-top:431.3pt;width:115pt;height:100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" fillcolor="white [3201]" strokeweight=".5pt">
                    <v:textbox>
                      <w:txbxContent>
                        <w:p w14:paraId="1E908EBA" w14:textId="77503CCD" w:rsidR="00C47039" w:rsidRDefault="00A256F3">
                          <w:pPr>
                            <w:rPr>
                              <w:b/>
                              <w:bCs/>
                            </w:rPr>
                          </w:pPr>
                          <w:r>
                            <w:rPr>
                              <w:b/>
                              <w:bCs/>
                            </w:rPr>
                            <w:t>Links:</w:t>
                          </w:r>
                        </w:p>
                        <w:p w14:paraId="5C396953" w14:textId="218A81E0" w:rsidR="00A256F3" w:rsidRDefault="00A256F3">
                          <w:pPr>
                            <w:rPr>
                              <w:b/>
                              <w:bCs/>
                            </w:rPr>
                          </w:pPr>
                        </w:p>
                        <w:p w14:paraId="59A5375B" w14:textId="0D436310" w:rsidR="00A256F3" w:rsidRDefault="00217871">
                          <w:hyperlink r:id="rId10" w:history="1">
                            <w:r w:rsidR="00A256F3" w:rsidRPr="005911D3">
                              <w:rPr>
                                <w:rStyle w:val="Hyperlink"/>
                              </w:rPr>
                              <w:t>age_gender_A.h5</w:t>
                            </w:r>
                          </w:hyperlink>
                        </w:p>
                        <w:p w14:paraId="32F72293" w14:textId="4DF63971" w:rsidR="00A256F3" w:rsidRDefault="00A256F3"/>
                        <w:p w14:paraId="7A068E4C" w14:textId="0CC24FC5" w:rsidR="00A256F3" w:rsidRPr="00A256F3" w:rsidRDefault="00217871">
                          <w:hyperlink r:id="rId11" w:history="1">
                            <w:r w:rsidR="00A256F3" w:rsidRPr="00136B10">
                              <w:rPr>
                                <w:rStyle w:val="Hyperlink"/>
                              </w:rPr>
                              <w:t>age_gender_B.h5</w:t>
                            </w:r>
                          </w:hyperlink>
                        </w:p>
                      </w:txbxContent>
                    </v:textbox>
                  </v:shape>
                </w:pict>
              </mc:Fallback>
            </mc:AlternateContent>
          </w:r>
        </w:p>
        <w:p w14:paraId="0E95E533" w14:textId="77777777" w:rsidR="00EB59A7" w:rsidRDefault="00EB59A7">
          <w:pPr>
            <w:rPr>
              <w:rFonts w:asciiTheme="majorHAnsi" w:eastAsiaTheme="majorEastAsia" w:hAnsiTheme="majorHAnsi" w:cstheme="majorBidi"/>
              <w:spacing w:val="-10"/>
              <w:kern w:val="28"/>
              <w:sz w:val="56"/>
              <w:szCs w:val="56"/>
            </w:rPr>
          </w:pPr>
          <w:r>
            <w:br w:type="page"/>
          </w:r>
        </w:p>
        <w:p w14:paraId="7DE86D2E" w14:textId="188551EE" w:rsidR="00EB59A7" w:rsidRDefault="00ED66B3" w:rsidP="002F4CEC">
          <w:pPr>
            <w:pStyle w:val="Title"/>
            <w:rPr>
              <w:b/>
              <w:bCs/>
            </w:rPr>
          </w:pPr>
          <w:r>
            <w:rPr>
              <w:b/>
              <w:bCs/>
            </w:rPr>
            <w:lastRenderedPageBreak/>
            <w:t xml:space="preserve">Section 1: </w:t>
          </w:r>
          <w:r w:rsidR="00EB59A7">
            <w:rPr>
              <w:b/>
              <w:bCs/>
            </w:rPr>
            <w:t>Introduction</w:t>
          </w:r>
        </w:p>
        <w:p w14:paraId="4DA4E1A4" w14:textId="497123AC" w:rsidR="00A158CA" w:rsidRDefault="00A158CA" w:rsidP="00A158CA"/>
        <w:p w14:paraId="534B9D93" w14:textId="16B6EC11" w:rsidR="00881F04" w:rsidRDefault="00A64D20" w:rsidP="00095BD2">
          <w:r w:rsidRPr="00A114EC">
            <w:t xml:space="preserve">Convolutional neural networks </w:t>
          </w:r>
          <w:r w:rsidR="00E90416" w:rsidRPr="00A114EC">
            <w:t>(CNNs) are regularised multilayer perceptrons</w:t>
          </w:r>
          <w:r w:rsidR="00791527" w:rsidRPr="00A114EC">
            <w:t xml:space="preserve"> and are </w:t>
          </w:r>
          <w:r w:rsidR="00A85667" w:rsidRPr="00A114EC">
            <w:t>an integral part of modern deep learning computer vision applications</w:t>
          </w:r>
          <w:r w:rsidR="002D24BE" w:rsidRPr="00A114EC">
            <w:t xml:space="preserve">. </w:t>
          </w:r>
          <w:r w:rsidR="00B97CFF">
            <w:t>Considering each pixel as a feature, images have very high dimensionality</w:t>
          </w:r>
          <w:r w:rsidR="00BB1E8C">
            <w:t xml:space="preserve">, hence </w:t>
          </w:r>
          <w:r w:rsidR="002D66E0">
            <w:t>the convolutional layers in CNNs are very important in dimensionality reduction</w:t>
          </w:r>
          <w:r w:rsidR="00476AF2">
            <w:t>.</w:t>
          </w:r>
          <w:r w:rsidR="002D66E0">
            <w:t xml:space="preserve"> </w:t>
          </w:r>
        </w:p>
        <w:p w14:paraId="7F21AD32" w14:textId="77777777" w:rsidR="00881F04" w:rsidRDefault="00881F04" w:rsidP="00095BD2"/>
        <w:p w14:paraId="50B4582D" w14:textId="16E8E18D" w:rsidR="002E53C2" w:rsidRPr="00A114EC" w:rsidRDefault="002D24BE" w:rsidP="00095BD2">
          <w:pPr>
            <w:rPr>
              <w:sz w:val="22"/>
              <w:szCs w:val="22"/>
            </w:rPr>
          </w:pPr>
          <w:r w:rsidRPr="00A114EC">
            <w:t>In this project</w:t>
          </w:r>
          <w:r w:rsidR="00F325E8" w:rsidRPr="00A114EC">
            <w:t xml:space="preserve">, </w:t>
          </w:r>
          <w:r w:rsidRPr="00A114EC">
            <w:t xml:space="preserve">two CNNs </w:t>
          </w:r>
          <w:r w:rsidR="00F325E8" w:rsidRPr="00A114EC">
            <w:t xml:space="preserve">will be trained </w:t>
          </w:r>
          <w:r w:rsidRPr="00A114EC">
            <w:t xml:space="preserve">for </w:t>
          </w:r>
          <w:r w:rsidR="00DA2214" w:rsidRPr="00A114EC">
            <w:t>gender and age classification</w:t>
          </w:r>
          <w:r w:rsidR="008A5943" w:rsidRPr="00A114EC">
            <w:t xml:space="preserve">, using </w:t>
          </w:r>
          <w:r w:rsidR="00740DC1" w:rsidRPr="00A114EC">
            <w:t xml:space="preserve">5,000 labelled images from </w:t>
          </w:r>
          <w:r w:rsidR="008A5943" w:rsidRPr="00A114EC">
            <w:t xml:space="preserve">the </w:t>
          </w:r>
          <w:r w:rsidR="00CA2A15" w:rsidRPr="00A114EC">
            <w:t>UTKFace dataset</w:t>
          </w:r>
          <w:r w:rsidR="00740DC1" w:rsidRPr="00A114EC">
            <w:t>.</w:t>
          </w:r>
          <w:r w:rsidR="007F3FD7" w:rsidRPr="00A114EC">
            <w:t xml:space="preserve"> The first model</w:t>
          </w:r>
          <w:r w:rsidR="0067629F" w:rsidRPr="00A114EC">
            <w:t xml:space="preserve"> </w:t>
          </w:r>
          <w:r w:rsidR="007F3FD7" w:rsidRPr="00A114EC">
            <w:t>(age_gender_A.h5) will be trained from scratch</w:t>
          </w:r>
          <w:r w:rsidR="00030E41" w:rsidRPr="00A114EC">
            <w:t xml:space="preserve"> and</w:t>
          </w:r>
          <w:r w:rsidR="007F3FD7" w:rsidRPr="00A114EC">
            <w:t xml:space="preserve"> </w:t>
          </w:r>
          <w:r w:rsidR="005534B1" w:rsidRPr="00A114EC">
            <w:t>the second</w:t>
          </w:r>
          <w:r w:rsidR="00F325E8" w:rsidRPr="00A114EC">
            <w:t xml:space="preserve"> </w:t>
          </w:r>
          <w:r w:rsidR="005534B1" w:rsidRPr="00A114EC">
            <w:t>(age_gender_B.h5)</w:t>
          </w:r>
          <w:r w:rsidR="00030E41" w:rsidRPr="00A114EC">
            <w:t xml:space="preserve"> will involve fine</w:t>
          </w:r>
          <w:r w:rsidR="00AE6C4E" w:rsidRPr="00A114EC">
            <w:t>-</w:t>
          </w:r>
          <w:r w:rsidR="00030E41" w:rsidRPr="00A114EC">
            <w:t>tuning a pre</w:t>
          </w:r>
          <w:r w:rsidR="00AE6C4E" w:rsidRPr="00A114EC">
            <w:t>-</w:t>
          </w:r>
          <w:r w:rsidR="00030E41" w:rsidRPr="00A114EC">
            <w:t>trained model.</w:t>
          </w:r>
          <w:r w:rsidR="00AD6285" w:rsidRPr="00A114EC">
            <w:t xml:space="preserve"> </w:t>
          </w:r>
        </w:p>
        <w:p w14:paraId="50F8F759" w14:textId="77777777" w:rsidR="003603E0" w:rsidRPr="00A158CA" w:rsidRDefault="003603E0" w:rsidP="00A158CA"/>
        <w:p w14:paraId="28FC7101" w14:textId="5CDCDB63" w:rsidR="00EB59A7" w:rsidRPr="00EB59A7" w:rsidRDefault="00EB59A7">
          <w:pPr>
            <w:rPr>
              <w:b/>
              <w:bCs/>
            </w:rPr>
          </w:pPr>
          <w:r>
            <w:rPr>
              <w:b/>
              <w:bCs/>
            </w:rPr>
            <w:br w:type="page"/>
          </w:r>
        </w:p>
        <w:p w14:paraId="63631731" w14:textId="77777777" w:rsidR="00EB59A7" w:rsidRDefault="00EB59A7" w:rsidP="002F4CEC">
          <w:pPr>
            <w:pStyle w:val="Title"/>
            <w:rPr>
              <w:b/>
              <w:bCs/>
            </w:rPr>
            <w:sectPr w:rsidR="00EB59A7" w:rsidSect="00ED5CB3">
              <w:pgSz w:w="11906" w:h="16838"/>
              <w:pgMar w:top="1440" w:right="1440" w:bottom="1440" w:left="1440" w:header="708" w:footer="708" w:gutter="0"/>
              <w:pgNumType w:start="0"/>
              <w:cols w:space="708"/>
              <w:titlePg/>
              <w:docGrid w:linePitch="360"/>
            </w:sectPr>
          </w:pPr>
        </w:p>
        <w:p w14:paraId="6201040E" w14:textId="2F0C9836" w:rsidR="00ED66B3" w:rsidRDefault="00ED66B3" w:rsidP="00ED66B3">
          <w:pPr>
            <w:pStyle w:val="Title"/>
            <w:rPr>
              <w:b/>
              <w:bCs/>
            </w:rPr>
          </w:pPr>
          <w:r>
            <w:rPr>
              <w:b/>
              <w:bCs/>
            </w:rPr>
            <w:lastRenderedPageBreak/>
            <w:t xml:space="preserve">Section 2: </w:t>
          </w:r>
          <w:r w:rsidR="00EB59A7" w:rsidRPr="00EB59A7">
            <w:rPr>
              <w:b/>
              <w:bCs/>
            </w:rPr>
            <w:t>My own CNN</w:t>
          </w:r>
        </w:p>
        <w:p w14:paraId="00DA932A" w14:textId="5C176C02" w:rsidR="00A94865" w:rsidRDefault="00A94865" w:rsidP="00A94865">
          <w:pPr>
            <w:rPr>
              <w:sz w:val="28"/>
              <w:szCs w:val="28"/>
            </w:rPr>
          </w:pPr>
        </w:p>
        <w:p w14:paraId="3F864CC4" w14:textId="1D679067" w:rsidR="0086060D" w:rsidRPr="00A114EC" w:rsidRDefault="0086060D" w:rsidP="00A94865">
          <w:r w:rsidRPr="00A114EC">
            <w:t xml:space="preserve">The images </w:t>
          </w:r>
          <w:r w:rsidR="00C10E2B" w:rsidRPr="00A114EC">
            <w:t>were</w:t>
          </w:r>
          <w:r w:rsidR="002F31FF" w:rsidRPr="00A114EC">
            <w:t xml:space="preserve"> stratified by equal</w:t>
          </w:r>
          <w:r w:rsidR="00A114EC">
            <w:t>-</w:t>
          </w:r>
          <w:r w:rsidR="002F31FF" w:rsidRPr="00A114EC">
            <w:t>sized age bins</w:t>
          </w:r>
          <w:r w:rsidR="00433769" w:rsidRPr="00A114EC">
            <w:t xml:space="preserve"> before</w:t>
          </w:r>
          <w:r w:rsidR="00C10E2B" w:rsidRPr="00A114EC">
            <w:t xml:space="preserve"> split</w:t>
          </w:r>
          <w:r w:rsidR="00433769" w:rsidRPr="00A114EC">
            <w:t>ting</w:t>
          </w:r>
          <w:r w:rsidR="00C10E2B" w:rsidRPr="00A114EC">
            <w:t xml:space="preserve"> into training, validation and test sets</w:t>
          </w:r>
          <w:r w:rsidR="00BE231D" w:rsidRPr="00A114EC">
            <w:t xml:space="preserve"> to ensure </w:t>
          </w:r>
          <w:r w:rsidR="004A74EC" w:rsidRPr="00A114EC">
            <w:t>each set had the same distribution of age ranges.</w:t>
          </w:r>
        </w:p>
        <w:p w14:paraId="4FA90F9C" w14:textId="0C838C80" w:rsidR="0086060D" w:rsidRDefault="0086060D" w:rsidP="00A94865">
          <w:pPr>
            <w:rPr>
              <w:sz w:val="28"/>
              <w:szCs w:val="28"/>
            </w:rPr>
          </w:pPr>
        </w:p>
        <w:p w14:paraId="08B67981" w14:textId="6440CC1A" w:rsidR="000252FF" w:rsidRDefault="00250209" w:rsidP="00BC727E">
          <w:pPr>
            <w:keepNext/>
          </w:pPr>
          <w:r w:rsidRPr="00250209">
            <w:rPr>
              <w:noProof/>
            </w:rPr>
            <w:drawing>
              <wp:inline distT="0" distB="0" distL="0" distR="0" wp14:anchorId="65D85F2F" wp14:editId="636CE958">
                <wp:extent cx="5730240" cy="23164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2316480"/>
                        </a:xfrm>
                        <a:prstGeom prst="rect">
                          <a:avLst/>
                        </a:prstGeom>
                        <a:noFill/>
                        <a:ln>
                          <a:noFill/>
                        </a:ln>
                      </pic:spPr>
                    </pic:pic>
                  </a:graphicData>
                </a:graphic>
              </wp:inline>
            </w:drawing>
          </w:r>
          <w:r w:rsidR="000744E0">
            <w:rPr>
              <w:noProof/>
              <w:sz w:val="28"/>
              <w:szCs w:val="28"/>
            </w:rPr>
            <w:drawing>
              <wp:inline distT="0" distB="0" distL="0" distR="0" wp14:anchorId="0DA62010" wp14:editId="24257CC7">
                <wp:extent cx="5731510" cy="2856865"/>
                <wp:effectExtent l="0" t="0" r="0" b="635"/>
                <wp:docPr id="43" name="Picture 43" descr="A collage of a person's 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llage of a person's fac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56865"/>
                        </a:xfrm>
                        <a:prstGeom prst="rect">
                          <a:avLst/>
                        </a:prstGeom>
                      </pic:spPr>
                    </pic:pic>
                  </a:graphicData>
                </a:graphic>
              </wp:inline>
            </w:drawing>
          </w:r>
        </w:p>
        <w:p w14:paraId="2D0BC3ED" w14:textId="0E35F145" w:rsidR="000252FF" w:rsidRPr="008933C6" w:rsidRDefault="008933C6" w:rsidP="008933C6">
          <w:pPr>
            <w:pStyle w:val="Caption"/>
            <w:jc w:val="center"/>
            <w:rPr>
              <w:sz w:val="13"/>
              <w:szCs w:val="13"/>
            </w:rPr>
          </w:pPr>
          <w:r w:rsidRPr="008933C6">
            <w:rPr>
              <w:sz w:val="13"/>
              <w:szCs w:val="13"/>
            </w:rPr>
            <w:t xml:space="preserve">Figure </w:t>
          </w:r>
          <w:r w:rsidRPr="008933C6">
            <w:rPr>
              <w:sz w:val="13"/>
              <w:szCs w:val="13"/>
            </w:rPr>
            <w:fldChar w:fldCharType="begin"/>
          </w:r>
          <w:r w:rsidRPr="008933C6">
            <w:rPr>
              <w:sz w:val="13"/>
              <w:szCs w:val="13"/>
            </w:rPr>
            <w:instrText xml:space="preserve"> SEQ Figure \* ARABIC </w:instrText>
          </w:r>
          <w:r w:rsidRPr="008933C6">
            <w:rPr>
              <w:sz w:val="13"/>
              <w:szCs w:val="13"/>
            </w:rPr>
            <w:fldChar w:fldCharType="separate"/>
          </w:r>
          <w:r>
            <w:rPr>
              <w:noProof/>
              <w:sz w:val="13"/>
              <w:szCs w:val="13"/>
            </w:rPr>
            <w:t>2</w:t>
          </w:r>
          <w:r w:rsidRPr="008933C6">
            <w:rPr>
              <w:sz w:val="13"/>
              <w:szCs w:val="13"/>
            </w:rPr>
            <w:fldChar w:fldCharType="end"/>
          </w:r>
          <w:r w:rsidR="00854AD6" w:rsidRPr="008933C6">
            <w:rPr>
              <w:noProof/>
              <w:sz w:val="13"/>
              <w:szCs w:val="13"/>
            </w:rPr>
            <w:drawing>
              <wp:anchor distT="0" distB="0" distL="114300" distR="114300" simplePos="0" relativeHeight="251658244" behindDoc="1" locked="0" layoutInCell="1" allowOverlap="1" wp14:anchorId="136141EB" wp14:editId="1F17913E">
                <wp:simplePos x="0" y="0"/>
                <wp:positionH relativeFrom="column">
                  <wp:posOffset>4081291</wp:posOffset>
                </wp:positionH>
                <wp:positionV relativeFrom="paragraph">
                  <wp:posOffset>151130</wp:posOffset>
                </wp:positionV>
                <wp:extent cx="1518920" cy="1076325"/>
                <wp:effectExtent l="0" t="0" r="5080" b="3175"/>
                <wp:wrapTight wrapText="bothSides">
                  <wp:wrapPolygon edited="0">
                    <wp:start x="0" y="0"/>
                    <wp:lineTo x="0" y="21409"/>
                    <wp:lineTo x="21492" y="21409"/>
                    <wp:lineTo x="21492" y="0"/>
                    <wp:lineTo x="0" y="0"/>
                  </wp:wrapPolygon>
                </wp:wrapTight>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18920" cy="1076325"/>
                        </a:xfrm>
                        <a:prstGeom prst="rect">
                          <a:avLst/>
                        </a:prstGeom>
                      </pic:spPr>
                    </pic:pic>
                  </a:graphicData>
                </a:graphic>
                <wp14:sizeRelH relativeFrom="page">
                  <wp14:pctWidth>0</wp14:pctWidth>
                </wp14:sizeRelH>
                <wp14:sizeRelV relativeFrom="page">
                  <wp14:pctHeight>0</wp14:pctHeight>
                </wp14:sizeRelV>
              </wp:anchor>
            </w:drawing>
          </w:r>
          <w:r w:rsidR="00BC727E" w:rsidRPr="008933C6">
            <w:rPr>
              <w:sz w:val="13"/>
              <w:szCs w:val="13"/>
            </w:rPr>
            <w:t>: The raw UTKFace dataset.</w:t>
          </w:r>
        </w:p>
        <w:p w14:paraId="0523758B" w14:textId="310BDBF6" w:rsidR="00AA67F2" w:rsidRDefault="008E0512" w:rsidP="00DC3A68">
          <w:r>
            <w:t>The</w:t>
          </w:r>
          <w:r w:rsidR="00734327">
            <w:t xml:space="preserve"> training</w:t>
          </w:r>
          <w:r w:rsidR="005F02AF" w:rsidRPr="00300E89">
            <w:t xml:space="preserve"> data</w:t>
          </w:r>
          <w:r w:rsidR="00734327">
            <w:t xml:space="preserve"> </w:t>
          </w:r>
          <w:r w:rsidR="00C04CC5">
            <w:t>was</w:t>
          </w:r>
          <w:r w:rsidR="005A3828">
            <w:t xml:space="preserve"> then</w:t>
          </w:r>
          <w:r w:rsidR="00734327">
            <w:t xml:space="preserve"> fed into the</w:t>
          </w:r>
          <w:r w:rsidR="005F02AF" w:rsidRPr="00300E89">
            <w:t xml:space="preserve"> augmentation pipeline </w:t>
          </w:r>
          <w:r w:rsidR="005E2780" w:rsidRPr="00300E89">
            <w:t>so that</w:t>
          </w:r>
          <w:r w:rsidR="0035286B" w:rsidRPr="00300E89">
            <w:t xml:space="preserve"> </w:t>
          </w:r>
          <w:r>
            <w:t>for each</w:t>
          </w:r>
          <w:r w:rsidR="00683E93" w:rsidRPr="00300E89">
            <w:t xml:space="preserve"> epoch</w:t>
          </w:r>
          <w:r w:rsidR="005E2780" w:rsidRPr="00300E89">
            <w:t xml:space="preserve">, </w:t>
          </w:r>
          <w:r w:rsidR="005E002B" w:rsidRPr="00300E89">
            <w:t>the model</w:t>
          </w:r>
          <w:r w:rsidR="005E2780" w:rsidRPr="00300E89">
            <w:t xml:space="preserve"> would receive </w:t>
          </w:r>
          <w:r w:rsidR="00F4632B">
            <w:t>45</w:t>
          </w:r>
          <w:r w:rsidR="005E2780" w:rsidRPr="00300E89">
            <w:t>00 unique images</w:t>
          </w:r>
          <w:r w:rsidR="0035286B" w:rsidRPr="00300E89">
            <w:t xml:space="preserve"> </w:t>
          </w:r>
          <w:r w:rsidR="00F4632B">
            <w:t>during training</w:t>
          </w:r>
          <w:r w:rsidR="00734327">
            <w:t>,</w:t>
          </w:r>
          <w:r w:rsidR="0035286B" w:rsidRPr="00300E89">
            <w:t xml:space="preserve"> generated from </w:t>
          </w:r>
          <w:r w:rsidR="00D87BD1" w:rsidRPr="00300E89">
            <w:t>ImageDataGenerator</w:t>
          </w:r>
          <w:r w:rsidR="005E2780" w:rsidRPr="00300E89">
            <w:t>.</w:t>
          </w:r>
          <w:r w:rsidR="004D7979" w:rsidRPr="00300E89">
            <w:t xml:space="preserve"> </w:t>
          </w:r>
          <w:r w:rsidR="005E2780" w:rsidRPr="00300E89">
            <w:t xml:space="preserve"> </w:t>
          </w:r>
        </w:p>
        <w:p w14:paraId="4D2C4239" w14:textId="22024F7A" w:rsidR="007E159E" w:rsidRDefault="007E159E" w:rsidP="007E159E">
          <w:pPr>
            <w:keepNext/>
            <w:jc w:val="center"/>
          </w:pPr>
        </w:p>
        <w:p w14:paraId="73BE71D0" w14:textId="67C1B6C0" w:rsidR="00AA67F2" w:rsidRPr="00BC727E" w:rsidRDefault="008933C6" w:rsidP="008933C6">
          <w:pPr>
            <w:pStyle w:val="Caption"/>
            <w:jc w:val="center"/>
            <w:rPr>
              <w:sz w:val="13"/>
              <w:szCs w:val="13"/>
            </w:rPr>
          </w:pPr>
          <w:r w:rsidRPr="008933C6">
            <w:rPr>
              <w:sz w:val="13"/>
              <w:szCs w:val="13"/>
            </w:rPr>
            <w:t xml:space="preserve">Figure </w:t>
          </w:r>
          <w:r w:rsidRPr="008933C6">
            <w:rPr>
              <w:sz w:val="13"/>
              <w:szCs w:val="13"/>
            </w:rPr>
            <w:fldChar w:fldCharType="begin"/>
          </w:r>
          <w:r w:rsidRPr="008933C6">
            <w:rPr>
              <w:sz w:val="13"/>
              <w:szCs w:val="13"/>
            </w:rPr>
            <w:instrText xml:space="preserve"> SEQ Figure \* ARABIC </w:instrText>
          </w:r>
          <w:r w:rsidRPr="008933C6">
            <w:rPr>
              <w:sz w:val="13"/>
              <w:szCs w:val="13"/>
            </w:rPr>
            <w:fldChar w:fldCharType="separate"/>
          </w:r>
          <w:r w:rsidRPr="008933C6">
            <w:rPr>
              <w:noProof/>
              <w:sz w:val="13"/>
              <w:szCs w:val="13"/>
            </w:rPr>
            <w:t>3</w:t>
          </w:r>
          <w:r w:rsidRPr="008933C6">
            <w:rPr>
              <w:sz w:val="13"/>
              <w:szCs w:val="13"/>
            </w:rPr>
            <w:fldChar w:fldCharType="end"/>
          </w:r>
          <w:r w:rsidR="007E159E" w:rsidRPr="00233E6C">
            <w:rPr>
              <w:sz w:val="13"/>
              <w:szCs w:val="13"/>
            </w:rPr>
            <w:t>: The</w:t>
          </w:r>
          <w:r w:rsidR="007E159E" w:rsidRPr="00BC727E">
            <w:rPr>
              <w:sz w:val="13"/>
              <w:szCs w:val="13"/>
            </w:rPr>
            <w:t xml:space="preserve"> random Data Augmentations applied to the training dataset. Additional custom blur transformations were also used.</w:t>
          </w:r>
        </w:p>
        <w:p w14:paraId="2273A146" w14:textId="77777777" w:rsidR="00CD3330" w:rsidRDefault="00AA67F2" w:rsidP="00CD3330">
          <w:pPr>
            <w:keepNext/>
          </w:pPr>
          <w:r>
            <w:rPr>
              <w:noProof/>
            </w:rPr>
            <w:lastRenderedPageBreak/>
            <w:drawing>
              <wp:inline distT="0" distB="0" distL="0" distR="0" wp14:anchorId="3F773D29" wp14:editId="6C822C13">
                <wp:extent cx="5731510" cy="2962275"/>
                <wp:effectExtent l="0" t="0" r="0" b="0"/>
                <wp:docPr id="42" name="Picture 42"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collage of a person's 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962275"/>
                        </a:xfrm>
                        <a:prstGeom prst="rect">
                          <a:avLst/>
                        </a:prstGeom>
                      </pic:spPr>
                    </pic:pic>
                  </a:graphicData>
                </a:graphic>
              </wp:inline>
            </w:drawing>
          </w:r>
        </w:p>
        <w:p w14:paraId="505AD6A8" w14:textId="25E9AE1B" w:rsidR="00AA67F2" w:rsidRPr="00CD3330" w:rsidRDefault="008933C6" w:rsidP="00CD3330">
          <w:pPr>
            <w:pStyle w:val="Caption"/>
            <w:jc w:val="center"/>
            <w:rPr>
              <w:sz w:val="13"/>
              <w:szCs w:val="13"/>
            </w:rPr>
          </w:pPr>
          <w:r w:rsidRPr="008933C6">
            <w:rPr>
              <w:sz w:val="13"/>
              <w:szCs w:val="13"/>
            </w:rPr>
            <w:t xml:space="preserve">Figure </w:t>
          </w:r>
          <w:r w:rsidRPr="008933C6">
            <w:rPr>
              <w:sz w:val="13"/>
              <w:szCs w:val="13"/>
            </w:rPr>
            <w:fldChar w:fldCharType="begin"/>
          </w:r>
          <w:r w:rsidRPr="008933C6">
            <w:rPr>
              <w:sz w:val="13"/>
              <w:szCs w:val="13"/>
            </w:rPr>
            <w:instrText xml:space="preserve"> SEQ Figure \* ARABIC </w:instrText>
          </w:r>
          <w:r w:rsidRPr="008933C6">
            <w:rPr>
              <w:sz w:val="13"/>
              <w:szCs w:val="13"/>
            </w:rPr>
            <w:fldChar w:fldCharType="separate"/>
          </w:r>
          <w:r>
            <w:rPr>
              <w:noProof/>
              <w:sz w:val="13"/>
              <w:szCs w:val="13"/>
            </w:rPr>
            <w:t>4</w:t>
          </w:r>
          <w:r w:rsidRPr="008933C6">
            <w:rPr>
              <w:sz w:val="13"/>
              <w:szCs w:val="13"/>
            </w:rPr>
            <w:fldChar w:fldCharType="end"/>
          </w:r>
          <w:r w:rsidR="00CD3330" w:rsidRPr="00CD3330">
            <w:rPr>
              <w:sz w:val="13"/>
              <w:szCs w:val="13"/>
            </w:rPr>
            <w:t>: The randomly Augmented dataset.</w:t>
          </w:r>
        </w:p>
        <w:p w14:paraId="66A00DD5" w14:textId="77777777" w:rsidR="00AA67F2" w:rsidRDefault="00AA67F2" w:rsidP="00DC3A68"/>
        <w:p w14:paraId="596373BF" w14:textId="0FDA3BF6" w:rsidR="00BA0FF7" w:rsidRDefault="005A3828" w:rsidP="00DC3A68">
          <w:r>
            <w:t>Data Augmentation</w:t>
          </w:r>
          <w:r w:rsidR="005E2780" w:rsidRPr="00300E89">
            <w:t xml:space="preserve"> is</w:t>
          </w:r>
          <w:r w:rsidR="00AA6F86">
            <w:t xml:space="preserve"> used</w:t>
          </w:r>
          <w:r w:rsidR="005E2780" w:rsidRPr="00300E89">
            <w:t xml:space="preserve"> to prevent </w:t>
          </w:r>
          <w:r w:rsidR="004F10A2" w:rsidRPr="00300E89">
            <w:t xml:space="preserve">the model from memorising </w:t>
          </w:r>
          <w:r w:rsidR="007E0EE5" w:rsidRPr="00300E89">
            <w:t>the training set</w:t>
          </w:r>
          <w:r w:rsidR="00AA6F86">
            <w:t xml:space="preserve"> and </w:t>
          </w:r>
          <w:r w:rsidR="00DF072D">
            <w:t xml:space="preserve">thus </w:t>
          </w:r>
          <w:r w:rsidR="00AA6F86">
            <w:t>overfitting</w:t>
          </w:r>
          <w:r w:rsidR="00F056F0" w:rsidRPr="00300E89">
            <w:t>.</w:t>
          </w:r>
          <w:r w:rsidR="003C046F">
            <w:t xml:space="preserve"> The validation and test sets both have 250 </w:t>
          </w:r>
          <w:r w:rsidR="009F284E">
            <w:t>images reserve</w:t>
          </w:r>
          <w:r w:rsidR="001A15E8">
            <w:t>d</w:t>
          </w:r>
          <w:r w:rsidR="009C39CD">
            <w:t>,</w:t>
          </w:r>
          <w:r w:rsidR="009F284E">
            <w:t xml:space="preserve"> </w:t>
          </w:r>
          <w:r w:rsidR="00C54D7D">
            <w:t>which are unmodified</w:t>
          </w:r>
          <w:r w:rsidR="00292313">
            <w:t xml:space="preserve"> but still rescaled </w:t>
          </w:r>
          <w:r w:rsidR="003319B6">
            <w:t xml:space="preserve">within </w:t>
          </w:r>
          <w:r w:rsidR="00E573E1">
            <w:t>the range 0 to 1.</w:t>
          </w:r>
          <w:r w:rsidR="00DC3A68">
            <w:t xml:space="preserve"> </w:t>
          </w:r>
          <w:r w:rsidR="007B136B" w:rsidRPr="00300E89">
            <w:t>In the identification of gender from facial images</w:t>
          </w:r>
          <w:r w:rsidR="001674AD" w:rsidRPr="00300E89">
            <w:t xml:space="preserve">, our </w:t>
          </w:r>
          <w:r w:rsidR="002710C7" w:rsidRPr="00300E89">
            <w:t>model</w:t>
          </w:r>
          <w:r w:rsidR="001674AD" w:rsidRPr="00300E89">
            <w:t xml:space="preserve"> </w:t>
          </w:r>
          <w:r w:rsidR="006C29AC">
            <w:t>initially splits the</w:t>
          </w:r>
          <w:r w:rsidR="00754D1B" w:rsidRPr="00300E89">
            <w:t xml:space="preserve"> age and sex features as </w:t>
          </w:r>
          <w:r w:rsidR="002710C7" w:rsidRPr="00300E89">
            <w:t>different branches in CNN.</w:t>
          </w:r>
          <w:r w:rsidR="006919BD" w:rsidRPr="00300E89">
            <w:t xml:space="preserve"> </w:t>
          </w:r>
          <w:r w:rsidR="006C29AC">
            <w:t xml:space="preserve">These two branches are later combined so the model can </w:t>
          </w:r>
          <w:r w:rsidR="001161BD">
            <w:t>make better</w:t>
          </w:r>
          <w:r w:rsidR="001A15E8">
            <w:t>-</w:t>
          </w:r>
          <w:r w:rsidR="001161BD">
            <w:t xml:space="preserve">informed decisions for age prediction </w:t>
          </w:r>
          <w:r w:rsidR="00DE7E47">
            <w:t>based on gender.</w:t>
          </w:r>
        </w:p>
        <w:p w14:paraId="0C771BF3" w14:textId="77777777" w:rsidR="00BA0FF7" w:rsidRDefault="00BA0FF7" w:rsidP="00DC3A68"/>
        <w:p w14:paraId="79CD8BD6" w14:textId="5077E39C" w:rsidR="0086773B" w:rsidRPr="00300E89" w:rsidRDefault="00E90877" w:rsidP="00A94865">
          <w:r w:rsidRPr="00300E89">
            <w:t xml:space="preserve">For each branch, the following sequence </w:t>
          </w:r>
          <w:r w:rsidR="00E216E9" w:rsidRPr="00300E89">
            <w:t xml:space="preserve">of </w:t>
          </w:r>
          <w:r w:rsidR="00077114" w:rsidRPr="00300E89">
            <w:t xml:space="preserve">hidden </w:t>
          </w:r>
          <w:r w:rsidR="00E216E9" w:rsidRPr="00300E89">
            <w:t>layers was adopted:</w:t>
          </w:r>
        </w:p>
        <w:p w14:paraId="4F4CC83F" w14:textId="5EA81ED8" w:rsidR="0045225F" w:rsidRPr="00300E89" w:rsidRDefault="0045225F" w:rsidP="00A94865"/>
        <w:p w14:paraId="15F18955" w14:textId="654DB3FA" w:rsidR="001411E1" w:rsidRDefault="00270B60" w:rsidP="001A15E8">
          <w:pPr>
            <w:jc w:val="center"/>
          </w:pPr>
          <w:r>
            <w:rPr>
              <w:noProof/>
            </w:rPr>
            <w:drawing>
              <wp:inline distT="0" distB="0" distL="0" distR="0" wp14:anchorId="2A7C6B8B" wp14:editId="78003CEA">
                <wp:extent cx="3769387" cy="2651760"/>
                <wp:effectExtent l="0" t="0" r="254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16"/>
                        <a:stretch>
                          <a:fillRect/>
                        </a:stretch>
                      </pic:blipFill>
                      <pic:spPr>
                        <a:xfrm>
                          <a:off x="0" y="0"/>
                          <a:ext cx="3797195" cy="2671323"/>
                        </a:xfrm>
                        <a:prstGeom prst="rect">
                          <a:avLst/>
                        </a:prstGeom>
                      </pic:spPr>
                    </pic:pic>
                  </a:graphicData>
                </a:graphic>
              </wp:inline>
            </w:drawing>
          </w:r>
        </w:p>
        <w:p w14:paraId="4A69FF3B" w14:textId="77777777" w:rsidR="001A15E8" w:rsidRPr="00300E89" w:rsidRDefault="001A15E8" w:rsidP="001A15E8"/>
        <w:p w14:paraId="7A395FA2" w14:textId="77777777" w:rsidR="00FE64B2" w:rsidRDefault="00610EF9" w:rsidP="007D02FE">
          <w:r w:rsidRPr="00300E89">
            <w:t xml:space="preserve">The hidden layer </w:t>
          </w:r>
          <w:r w:rsidR="00DC44AF">
            <w:t>followed</w:t>
          </w:r>
          <w:r w:rsidR="00335927" w:rsidRPr="00300E89">
            <w:t xml:space="preserve"> the </w:t>
          </w:r>
          <w:r w:rsidR="00DC44AF">
            <w:t>pattern</w:t>
          </w:r>
          <w:r w:rsidR="00335927" w:rsidRPr="00300E89">
            <w:t xml:space="preserve"> </w:t>
          </w:r>
          <w:r w:rsidRPr="00300E89">
            <w:t>of</w:t>
          </w:r>
          <w:r w:rsidR="00384A33" w:rsidRPr="00300E89">
            <w:t xml:space="preserve"> </w:t>
          </w:r>
          <w:r w:rsidR="00B3679F" w:rsidRPr="00300E89">
            <w:t>Convolutional</w:t>
          </w:r>
          <w:r w:rsidRPr="00300E89">
            <w:t xml:space="preserve"> 2D</w:t>
          </w:r>
          <w:r w:rsidR="00384A33" w:rsidRPr="00300E89">
            <w:t xml:space="preserve"> layers</w:t>
          </w:r>
          <w:r w:rsidR="00B3679F" w:rsidRPr="00300E89">
            <w:t>, ReLU activation</w:t>
          </w:r>
          <w:r w:rsidR="00384A33" w:rsidRPr="00300E89">
            <w:t xml:space="preserve"> layers</w:t>
          </w:r>
          <w:r w:rsidR="00B3679F" w:rsidRPr="00300E89">
            <w:t>, batch normalisation</w:t>
          </w:r>
          <w:r w:rsidR="00384A33" w:rsidRPr="00300E89">
            <w:t xml:space="preserve"> layers</w:t>
          </w:r>
          <w:r w:rsidR="00B3679F" w:rsidRPr="00300E89">
            <w:t xml:space="preserve">, Max </w:t>
          </w:r>
          <w:r w:rsidR="00320EAF" w:rsidRPr="00300E89">
            <w:t>pooling</w:t>
          </w:r>
          <w:r w:rsidR="00384A33" w:rsidRPr="00300E89">
            <w:t xml:space="preserve"> layers</w:t>
          </w:r>
          <w:r w:rsidR="00320EAF" w:rsidRPr="00300E89">
            <w:t>,</w:t>
          </w:r>
          <w:r w:rsidR="00B3679F" w:rsidRPr="00300E89">
            <w:t xml:space="preserve"> and dropout layer</w:t>
          </w:r>
          <w:r w:rsidR="00384A33" w:rsidRPr="00300E89">
            <w:t>s</w:t>
          </w:r>
          <w:r w:rsidR="00B3679F" w:rsidRPr="00300E89">
            <w:t xml:space="preserve">. </w:t>
          </w:r>
          <w:r w:rsidR="00CE0520" w:rsidRPr="00300E89">
            <w:t>Th</w:t>
          </w:r>
          <w:r w:rsidR="00B236DE" w:rsidRPr="00300E89">
            <w:t>ese 5 layers are</w:t>
          </w:r>
          <w:r w:rsidR="00CE0520" w:rsidRPr="00300E89">
            <w:t xml:space="preserve"> repeated 4 times, with each time having smaller filters and kernel windows. </w:t>
          </w:r>
          <w:r w:rsidR="00CC5296" w:rsidRPr="00300E89">
            <w:t xml:space="preserve">The pooling layer </w:t>
          </w:r>
          <w:r w:rsidR="00CC747E" w:rsidRPr="00300E89">
            <w:t>picks</w:t>
          </w:r>
          <w:r w:rsidR="00CC5296" w:rsidRPr="00300E89">
            <w:t xml:space="preserve"> the maximum value of the </w:t>
          </w:r>
          <w:r w:rsidR="00CC747E" w:rsidRPr="00300E89">
            <w:t xml:space="preserve">feature map and passes </w:t>
          </w:r>
          <w:r w:rsidR="00783091" w:rsidRPr="00300E89">
            <w:t>to the dropout, where 10% of the n</w:t>
          </w:r>
          <w:r w:rsidR="00277C44" w:rsidRPr="00300E89">
            <w:t xml:space="preserve">ode </w:t>
          </w:r>
          <w:r w:rsidR="00184337">
            <w:t>is</w:t>
          </w:r>
          <w:r w:rsidR="00277C44" w:rsidRPr="00300E89">
            <w:t xml:space="preserve"> dropped to prevent overfitting. This dropout rate is set at a constant 10%</w:t>
          </w:r>
          <w:r w:rsidR="0047136C">
            <w:t xml:space="preserve">. </w:t>
          </w:r>
        </w:p>
        <w:p w14:paraId="300532DB" w14:textId="77777777" w:rsidR="00FE64B2" w:rsidRDefault="00FE64B2" w:rsidP="007D02FE"/>
        <w:p w14:paraId="3A0E122B" w14:textId="14E30F15" w:rsidR="00610EF9" w:rsidRDefault="0047136C" w:rsidP="007D02FE">
          <w:r>
            <w:lastRenderedPageBreak/>
            <w:t xml:space="preserve">In </w:t>
          </w:r>
          <w:r w:rsidR="00FE64B2">
            <w:t>the gender</w:t>
          </w:r>
          <w:r>
            <w:t xml:space="preserve"> branch</w:t>
          </w:r>
          <w:r w:rsidR="00847A07">
            <w:t>, the output of the model is</w:t>
          </w:r>
          <w:r w:rsidR="00187D67">
            <w:t xml:space="preserve"> first</w:t>
          </w:r>
          <w:r w:rsidR="00847A07">
            <w:t xml:space="preserve"> flatten</w:t>
          </w:r>
          <w:r w:rsidR="00553732">
            <w:t>ed</w:t>
          </w:r>
          <w:r w:rsidR="00847A07">
            <w:t>, follow</w:t>
          </w:r>
          <w:r w:rsidR="00FE64B2">
            <w:t>ed</w:t>
          </w:r>
          <w:r w:rsidR="00847A07">
            <w:t xml:space="preserve"> by</w:t>
          </w:r>
          <w:r w:rsidR="00187D67">
            <w:t>:</w:t>
          </w:r>
        </w:p>
        <w:p w14:paraId="5508CF5B" w14:textId="77777777" w:rsidR="007867AD" w:rsidRDefault="007867AD" w:rsidP="007D02FE"/>
        <w:p w14:paraId="20ABF5F3" w14:textId="7C73E8A2" w:rsidR="00320EAF" w:rsidRPr="00300E89" w:rsidRDefault="00BD6A91" w:rsidP="00252518">
          <w:pPr>
            <w:jc w:val="center"/>
          </w:pPr>
          <w:r>
            <w:rPr>
              <w:noProof/>
            </w:rPr>
            <w:drawing>
              <wp:inline distT="0" distB="0" distL="0" distR="0" wp14:anchorId="05B087DD" wp14:editId="393A51F4">
                <wp:extent cx="3657600" cy="1440647"/>
                <wp:effectExtent l="0" t="0" r="0" b="7620"/>
                <wp:docPr id="45" name="Picture 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17"/>
                        <a:stretch>
                          <a:fillRect/>
                        </a:stretch>
                      </pic:blipFill>
                      <pic:spPr>
                        <a:xfrm>
                          <a:off x="0" y="0"/>
                          <a:ext cx="3675347" cy="1447637"/>
                        </a:xfrm>
                        <a:prstGeom prst="rect">
                          <a:avLst/>
                        </a:prstGeom>
                      </pic:spPr>
                    </pic:pic>
                  </a:graphicData>
                </a:graphic>
              </wp:inline>
            </w:drawing>
          </w:r>
        </w:p>
        <w:p w14:paraId="67E7421E" w14:textId="51FA9659" w:rsidR="00AB0346" w:rsidRDefault="007D02FE" w:rsidP="007D02FE">
          <w:r w:rsidRPr="00300E89">
            <w:t xml:space="preserve">For </w:t>
          </w:r>
          <w:r w:rsidR="00853DFA" w:rsidRPr="00300E89">
            <w:t xml:space="preserve">the gender branch, the final layer is a sigmoid activation </w:t>
          </w:r>
          <w:r w:rsidR="000E5910" w:rsidRPr="00300E89">
            <w:t>function, as gender is defined as a bi</w:t>
          </w:r>
          <w:r w:rsidR="009C6B7B" w:rsidRPr="00300E89">
            <w:t>nary output of male and</w:t>
          </w:r>
          <w:r w:rsidR="00695351">
            <w:t xml:space="preserve"> </w:t>
          </w:r>
          <w:r w:rsidR="009C6B7B" w:rsidRPr="00300E89">
            <w:t>female</w:t>
          </w:r>
          <w:r w:rsidR="002A5E2B" w:rsidRPr="00300E89">
            <w:t xml:space="preserve"> and hence is a classification problem.</w:t>
          </w:r>
        </w:p>
        <w:p w14:paraId="545207C9" w14:textId="77777777" w:rsidR="00F81D53" w:rsidRDefault="00F81D53" w:rsidP="007D02FE"/>
        <w:p w14:paraId="605385EF" w14:textId="6D7FFC8B" w:rsidR="00AB0346" w:rsidRDefault="00AB0346" w:rsidP="007D02FE">
          <w:r>
            <w:t>For the age branch</w:t>
          </w:r>
          <w:r w:rsidR="00EA5B65">
            <w:t>, the output from the hidden layer model is first flattened</w:t>
          </w:r>
          <w:r w:rsidR="009C6584">
            <w:t>, then:</w:t>
          </w:r>
        </w:p>
        <w:p w14:paraId="54C3EBF1" w14:textId="77777777" w:rsidR="00621D80" w:rsidRDefault="00621D80" w:rsidP="007D02FE"/>
        <w:p w14:paraId="1481EF6D" w14:textId="53E30570" w:rsidR="00AB0346" w:rsidRDefault="0099210B" w:rsidP="00856A75">
          <w:pPr>
            <w:jc w:val="center"/>
            <w:rPr>
              <w:sz w:val="28"/>
              <w:szCs w:val="28"/>
            </w:rPr>
          </w:pPr>
          <w:r>
            <w:rPr>
              <w:noProof/>
            </w:rPr>
            <w:drawing>
              <wp:inline distT="0" distB="0" distL="0" distR="0" wp14:anchorId="4754801D" wp14:editId="0E7D6E7B">
                <wp:extent cx="3589020" cy="1561078"/>
                <wp:effectExtent l="0" t="0" r="0" b="127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pic:nvPicPr>
                      <pic:blipFill>
                        <a:blip r:embed="rId18"/>
                        <a:stretch>
                          <a:fillRect/>
                        </a:stretch>
                      </pic:blipFill>
                      <pic:spPr>
                        <a:xfrm>
                          <a:off x="0" y="0"/>
                          <a:ext cx="3624703" cy="1576598"/>
                        </a:xfrm>
                        <a:prstGeom prst="rect">
                          <a:avLst/>
                        </a:prstGeom>
                      </pic:spPr>
                    </pic:pic>
                  </a:graphicData>
                </a:graphic>
              </wp:inline>
            </w:drawing>
          </w:r>
        </w:p>
        <w:p w14:paraId="3FE4DB83" w14:textId="77777777" w:rsidR="00BA3459" w:rsidRDefault="00BA3459" w:rsidP="007D02FE"/>
        <w:p w14:paraId="2AB99BA8" w14:textId="601C7C99" w:rsidR="00803617" w:rsidRDefault="00024C88" w:rsidP="007D02FE">
          <w:r w:rsidRPr="00300E89">
            <w:t xml:space="preserve">For the age branch, a linear activation function is </w:t>
          </w:r>
          <w:r>
            <w:t>used</w:t>
          </w:r>
          <w:r w:rsidRPr="00300E89">
            <w:t xml:space="preserve"> instead because age is continuous and hence a regression problem. </w:t>
          </w:r>
          <w:r w:rsidR="000A066F" w:rsidRPr="003E6753">
            <w:t xml:space="preserve">During </w:t>
          </w:r>
          <w:r w:rsidR="00CD2F93">
            <w:t xml:space="preserve">the </w:t>
          </w:r>
          <w:r w:rsidR="0088198A">
            <w:t>initial</w:t>
          </w:r>
          <w:r w:rsidR="00CD2F93">
            <w:t xml:space="preserve"> </w:t>
          </w:r>
          <w:r w:rsidR="000A066F" w:rsidRPr="003E6753">
            <w:t xml:space="preserve">training, </w:t>
          </w:r>
          <w:r w:rsidR="00FB3A96">
            <w:t>the initial learning rate is set at 0.008</w:t>
          </w:r>
          <w:r w:rsidR="00A8162E">
            <w:t xml:space="preserve"> with epochs at </w:t>
          </w:r>
          <w:r w:rsidR="00385E43">
            <w:t>200</w:t>
          </w:r>
          <w:r w:rsidR="006756ED">
            <w:t xml:space="preserve"> and ep</w:t>
          </w:r>
          <w:r w:rsidR="00E80B21">
            <w:t>silon at 0.1</w:t>
          </w:r>
          <w:r w:rsidR="00A8162E">
            <w:t xml:space="preserve">. </w:t>
          </w:r>
          <w:r w:rsidR="00C40AA9">
            <w:t xml:space="preserve">These </w:t>
          </w:r>
          <w:r w:rsidR="00EB0E14">
            <w:t>hyperparameters</w:t>
          </w:r>
          <w:r w:rsidR="00C40AA9">
            <w:t xml:space="preserve"> were </w:t>
          </w:r>
          <w:r w:rsidR="00EB0E14">
            <w:t>decided</w:t>
          </w:r>
          <w:r w:rsidR="00C40AA9">
            <w:t xml:space="preserve"> through several trial</w:t>
          </w:r>
          <w:r w:rsidR="004526FE">
            <w:t>s</w:t>
          </w:r>
          <w:r w:rsidR="00C40AA9">
            <w:t xml:space="preserve"> and error</w:t>
          </w:r>
          <w:r w:rsidR="004526FE">
            <w:t>s</w:t>
          </w:r>
          <w:r w:rsidR="00067FEA">
            <w:t xml:space="preserve"> testing</w:t>
          </w:r>
          <w:r w:rsidR="00207F02">
            <w:t xml:space="preserve">. </w:t>
          </w:r>
          <w:r w:rsidR="00B037C6">
            <w:t>We</w:t>
          </w:r>
          <w:r w:rsidR="00906FB4">
            <w:t xml:space="preserve"> chose to</w:t>
          </w:r>
          <w:r w:rsidR="00B037C6">
            <w:t xml:space="preserve"> use </w:t>
          </w:r>
          <w:r w:rsidR="00763D2A">
            <w:t>A</w:t>
          </w:r>
          <w:r w:rsidR="00B037C6">
            <w:t xml:space="preserve">dam </w:t>
          </w:r>
          <w:r w:rsidR="004E416D">
            <w:t xml:space="preserve">for the optimizer rather than </w:t>
          </w:r>
          <w:r w:rsidR="00CB74BE">
            <w:t>standard Gradient Descent</w:t>
          </w:r>
          <w:r w:rsidR="004E416D">
            <w:t xml:space="preserve"> </w:t>
          </w:r>
          <w:r w:rsidR="00184337">
            <w:t>as</w:t>
          </w:r>
          <w:r w:rsidR="004E416D">
            <w:t xml:space="preserve"> </w:t>
          </w:r>
          <w:r w:rsidR="00907B40">
            <w:t>A</w:t>
          </w:r>
          <w:r w:rsidR="00057B71">
            <w:t>dam converges faster</w:t>
          </w:r>
          <w:r w:rsidR="00C31786">
            <w:t xml:space="preserve"> </w:t>
          </w:r>
          <w:r w:rsidR="005D2612">
            <w:t xml:space="preserve">which </w:t>
          </w:r>
          <w:r w:rsidR="004B7213">
            <w:t>we needed due to limited</w:t>
          </w:r>
          <w:r w:rsidR="004A56C8">
            <w:t xml:space="preserve"> </w:t>
          </w:r>
          <w:r w:rsidR="0053377A">
            <w:t>GPU time.</w:t>
          </w:r>
          <w:r w:rsidR="004B7213">
            <w:t xml:space="preserve"> </w:t>
          </w:r>
          <w:r w:rsidR="00854B61" w:rsidRPr="00854B61">
            <w:t xml:space="preserve">Adam is an algorithm for gradient-based optimization of stochastic objective functions. It combines the advantages of RMSProp and AdaGrad and computes individual adaptive learning rates for different parameters. </w:t>
          </w:r>
          <w:r w:rsidR="00D64F62">
            <w:t>In figure 6</w:t>
          </w:r>
          <w:r w:rsidR="000924D4">
            <w:t xml:space="preserve"> of the training </w:t>
          </w:r>
          <w:r w:rsidR="0088198A">
            <w:t>curve,</w:t>
          </w:r>
          <w:r w:rsidR="006D459D">
            <w:t xml:space="preserve"> the model was further trained for</w:t>
          </w:r>
          <w:r w:rsidR="0088198A">
            <w:t xml:space="preserve"> another 50 epochs</w:t>
          </w:r>
          <w:r w:rsidR="006D459D">
            <w:t>, meaning the total epochs trained were 250.</w:t>
          </w:r>
        </w:p>
        <w:p w14:paraId="31A286EA" w14:textId="1F632677" w:rsidR="00E977EE" w:rsidRDefault="00E977EE" w:rsidP="007D02FE"/>
        <w:p w14:paraId="0411DA17" w14:textId="4D5F1AA3" w:rsidR="00E977EE" w:rsidRDefault="00E977EE" w:rsidP="007D02FE">
          <w:r>
            <w:t xml:space="preserve">We chose to </w:t>
          </w:r>
          <w:r w:rsidR="001B627F">
            <w:t xml:space="preserve">minimise the loss for the age branch with </w:t>
          </w:r>
          <w:r w:rsidR="006A6837">
            <w:t>the mean squared error and the gender branch with binary cross</w:t>
          </w:r>
          <w:r w:rsidR="00AD4F79">
            <w:t>-</w:t>
          </w:r>
          <w:r w:rsidR="006A6837">
            <w:t>entropy.</w:t>
          </w:r>
          <w:r w:rsidR="006A3E8D">
            <w:t xml:space="preserve"> The output metrics </w:t>
          </w:r>
          <w:r w:rsidR="009A6A3C">
            <w:t xml:space="preserve">chosen were also the mean average error and </w:t>
          </w:r>
          <w:r w:rsidR="003160C4">
            <w:t>accuracy</w:t>
          </w:r>
          <w:r w:rsidR="00BE51D4">
            <w:t xml:space="preserve"> respectively.</w:t>
          </w:r>
        </w:p>
        <w:p w14:paraId="27E97C0A" w14:textId="77777777" w:rsidR="00A05930" w:rsidRDefault="00A05930" w:rsidP="007D02FE"/>
        <w:p w14:paraId="6BE41AAC" w14:textId="1B99AD04" w:rsidR="00A05930" w:rsidRDefault="00A05930" w:rsidP="00A05930">
          <w:r>
            <w:t xml:space="preserve">Our model architecture was inspired by the 2012 ImageNet competition winner AlexNet </w:t>
          </w:r>
          <w:r w:rsidR="00C96EE5">
            <w:fldChar w:fldCharType="begin"/>
          </w:r>
          <w:r w:rsidR="00C96EE5">
            <w:instrText xml:space="preserve"> ADDIN ZOTERO_ITEM CSL_CITATION {"citationID":"PVcy9B79","properties":{"formattedCitation":"[1]","plainCitation":"[1]","noteIndex":0},"citationItems":[{"id":25,"uris":["http://zotero.org/users/local/p3qRX2vr/items/ZK9D7NC8"],"uri":["http://zotero.org/users/local/p3qRX2vr/items/ZK9D7NC8"],"itemData":{"id":25,"type":"webpage","abstract":"Download scientific diagram | Detail of the AlexNet architecture from publication: Performance comparison of the convolutional neural network optimizer for photosynthetic pigments prediction on plant digital image | Determination of photosynthetic pigments in intact leaves is an essential step in the plant analysis. Along with the rapid development of digital imaging technology and artificial intelligence, now determination of plant pigments can be done in a non- destructive and... | Pigmentation, Convolution and Digital | ResearchGate, the professional network for scientists.","container-title":"ResearchGate","language":"en","title":"Detail of the AlexNet architecture","URL":"https://www.researchgate.net/figure/Detail-of-the-AlexNet-architecture_tbl1_332333495","accessed":{"date-parts":[["2022",3,20]]}}}],"schema":"https://github.com/citation-style-language/schema/raw/master/csl-citation.json"} </w:instrText>
          </w:r>
          <w:r w:rsidR="00C96EE5">
            <w:fldChar w:fldCharType="separate"/>
          </w:r>
          <w:r w:rsidR="00C96EE5" w:rsidRPr="00C96EE5">
            <w:t>[1]</w:t>
          </w:r>
          <w:r w:rsidR="00C96EE5">
            <w:fldChar w:fldCharType="end"/>
          </w:r>
          <w:r w:rsidR="00C96EE5">
            <w:t xml:space="preserve"> </w:t>
          </w:r>
          <w:r>
            <w:t xml:space="preserve">but scaled down </w:t>
          </w:r>
          <w:r w:rsidR="001537EE">
            <w:t xml:space="preserve">to </w:t>
          </w:r>
          <w:r w:rsidR="00750B9D">
            <w:t>tackle the given problem efficiently.</w:t>
          </w:r>
        </w:p>
        <w:p w14:paraId="33A78B0B" w14:textId="77777777" w:rsidR="000D1255" w:rsidRDefault="000D1255" w:rsidP="00A05930"/>
        <w:p w14:paraId="32A9EEC9" w14:textId="0AA5B016" w:rsidR="00FE3A4A" w:rsidRDefault="00FE3A4A" w:rsidP="00A05930">
          <w:r>
            <w:lastRenderedPageBreak/>
            <w:fldChar w:fldCharType="begin"/>
          </w:r>
          <w:r w:rsidR="00217871">
            <w:instrText xml:space="preserve"> INCLUDEPICTURE "https://computingservices-my.sharepoint.com/var/folders/q3/4wjh8yw57hg4v97kst_kk5qm0000gn/T/com.microsoft.Word/WebArchiveCopyPasteTempFiles/Detail-of-the-AlexNet-architecture.png" \* MERGEFORMAT </w:instrText>
          </w:r>
          <w:r>
            <w:fldChar w:fldCharType="separate"/>
          </w:r>
          <w:r>
            <w:rPr>
              <w:noProof/>
            </w:rPr>
            <w:drawing>
              <wp:inline distT="0" distB="0" distL="0" distR="0" wp14:anchorId="246351A5" wp14:editId="7EC3F12E">
                <wp:extent cx="5731510" cy="3554506"/>
                <wp:effectExtent l="0" t="0" r="2540" b="8255"/>
                <wp:docPr id="38" name="Picture 38" descr="Detail of the AlexNet architectur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 of the AlexNet architecture | Download Scientific Diagram"/>
                        <pic:cNvPicPr>
                          <a:picLocks noChangeAspect="1" noChangeArrowheads="1"/>
                        </pic:cNvPicPr>
                      </pic:nvPicPr>
                      <pic:blipFill rotWithShape="1">
                        <a:blip r:embed="rId19">
                          <a:extLst>
                            <a:ext uri="{28A0092B-C50C-407E-A947-70E740481C1C}">
                              <a14:useLocalDpi xmlns:a14="http://schemas.microsoft.com/office/drawing/2010/main" val="0"/>
                            </a:ext>
                          </a:extLst>
                        </a:blip>
                        <a:srcRect b="9320"/>
                        <a:stretch/>
                      </pic:blipFill>
                      <pic:spPr bwMode="auto">
                        <a:xfrm>
                          <a:off x="0" y="0"/>
                          <a:ext cx="5731510" cy="3554506"/>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4B894335" w14:textId="5E54F5AD" w:rsidR="00A05930" w:rsidRPr="000F0A41" w:rsidRDefault="008933C6" w:rsidP="000F0A41">
          <w:pPr>
            <w:pStyle w:val="Caption"/>
            <w:jc w:val="center"/>
            <w:rPr>
              <w:sz w:val="13"/>
              <w:szCs w:val="13"/>
            </w:rPr>
          </w:pPr>
          <w:r w:rsidRPr="008933C6">
            <w:rPr>
              <w:sz w:val="13"/>
              <w:szCs w:val="13"/>
            </w:rPr>
            <w:t xml:space="preserve">Figure </w:t>
          </w:r>
          <w:r w:rsidRPr="008933C6">
            <w:rPr>
              <w:sz w:val="13"/>
              <w:szCs w:val="13"/>
            </w:rPr>
            <w:fldChar w:fldCharType="begin"/>
          </w:r>
          <w:r w:rsidRPr="008933C6">
            <w:rPr>
              <w:sz w:val="13"/>
              <w:szCs w:val="13"/>
            </w:rPr>
            <w:instrText xml:space="preserve"> SEQ Figure \* ARABIC </w:instrText>
          </w:r>
          <w:r w:rsidRPr="008933C6">
            <w:rPr>
              <w:sz w:val="13"/>
              <w:szCs w:val="13"/>
            </w:rPr>
            <w:fldChar w:fldCharType="separate"/>
          </w:r>
          <w:r>
            <w:rPr>
              <w:noProof/>
              <w:sz w:val="13"/>
              <w:szCs w:val="13"/>
            </w:rPr>
            <w:t>5</w:t>
          </w:r>
          <w:r w:rsidRPr="008933C6">
            <w:rPr>
              <w:sz w:val="13"/>
              <w:szCs w:val="13"/>
            </w:rPr>
            <w:fldChar w:fldCharType="end"/>
          </w:r>
          <w:r w:rsidR="000F0A41" w:rsidRPr="00CD3330">
            <w:rPr>
              <w:sz w:val="13"/>
              <w:szCs w:val="13"/>
            </w:rPr>
            <w:t>:</w:t>
          </w:r>
          <w:r w:rsidR="000768F4">
            <w:rPr>
              <w:sz w:val="13"/>
              <w:szCs w:val="13"/>
            </w:rPr>
            <w:t xml:space="preserve"> </w:t>
          </w:r>
          <w:r w:rsidR="00B12BB4">
            <w:rPr>
              <w:sz w:val="13"/>
              <w:szCs w:val="13"/>
            </w:rPr>
            <w:t>AlexNet architecture</w:t>
          </w:r>
          <w:r w:rsidR="000F0A41" w:rsidRPr="00CD3330">
            <w:rPr>
              <w:sz w:val="13"/>
              <w:szCs w:val="13"/>
            </w:rPr>
            <w:t>.</w:t>
          </w:r>
        </w:p>
        <w:p w14:paraId="5640187B" w14:textId="3FFCABAC" w:rsidR="0049423A" w:rsidRDefault="0049423A" w:rsidP="007D02FE"/>
        <w:p w14:paraId="0D38BAD8" w14:textId="69A9FDD7" w:rsidR="0049423A" w:rsidRDefault="0049423A" w:rsidP="007D02FE">
          <w:r>
            <w:t xml:space="preserve">The result </w:t>
          </w:r>
          <w:r w:rsidR="00F4691F">
            <w:t xml:space="preserve">of our </w:t>
          </w:r>
          <w:r w:rsidR="00B746BA">
            <w:t>validation</w:t>
          </w:r>
          <w:r w:rsidR="00F4691F">
            <w:t xml:space="preserve"> has</w:t>
          </w:r>
          <w:r w:rsidR="00B746BA">
            <w:t xml:space="preserve"> a</w:t>
          </w:r>
          <w:r w:rsidR="00AD4F79">
            <w:t>n</w:t>
          </w:r>
          <w:r w:rsidR="00F4691F">
            <w:t xml:space="preserve"> MAE</w:t>
          </w:r>
          <w:r w:rsidR="00552EF6">
            <w:t xml:space="preserve"> (mean absolute </w:t>
          </w:r>
          <w:r w:rsidR="00D92201">
            <w:t>error)</w:t>
          </w:r>
          <w:r w:rsidR="00F4691F">
            <w:t xml:space="preserve"> </w:t>
          </w:r>
          <w:r w:rsidR="00B746BA">
            <w:t xml:space="preserve">of </w:t>
          </w:r>
          <w:r w:rsidR="002415CF">
            <w:t>5</w:t>
          </w:r>
          <w:r w:rsidR="00CA48AF">
            <w:t>.</w:t>
          </w:r>
          <w:r w:rsidR="00D57910">
            <w:t>65</w:t>
          </w:r>
          <w:r w:rsidR="00CA48AF">
            <w:t xml:space="preserve"> years </w:t>
          </w:r>
          <w:r w:rsidR="001C758A">
            <w:t xml:space="preserve">with </w:t>
          </w:r>
          <w:r w:rsidR="00AD4F79">
            <w:t>an</w:t>
          </w:r>
          <w:r w:rsidR="001C758A">
            <w:t xml:space="preserve"> accuracy </w:t>
          </w:r>
          <w:r w:rsidR="00C45546">
            <w:t xml:space="preserve">of the gender classification of </w:t>
          </w:r>
          <w:r w:rsidR="004C7308">
            <w:t>9</w:t>
          </w:r>
          <w:r w:rsidR="00D57910">
            <w:t>4</w:t>
          </w:r>
          <w:r w:rsidR="00B753CA">
            <w:t>.</w:t>
          </w:r>
          <w:r w:rsidR="00D57910">
            <w:t>53</w:t>
          </w:r>
          <w:r w:rsidR="00B753CA">
            <w:t xml:space="preserve">%. The test MAE for age is about </w:t>
          </w:r>
          <w:r w:rsidR="00D57910">
            <w:t>4.60</w:t>
          </w:r>
          <w:r w:rsidR="00A17135">
            <w:t xml:space="preserve"> years with </w:t>
          </w:r>
          <w:r w:rsidR="00AD4F79">
            <w:t xml:space="preserve">an </w:t>
          </w:r>
          <w:r w:rsidR="00A17135">
            <w:t xml:space="preserve">accuracy </w:t>
          </w:r>
          <w:r w:rsidR="00EF03D0">
            <w:t xml:space="preserve">of gender classification </w:t>
          </w:r>
          <w:r w:rsidR="00B964E1">
            <w:t xml:space="preserve">of </w:t>
          </w:r>
          <w:r w:rsidR="00D57910">
            <w:t>92.19</w:t>
          </w:r>
          <w:r w:rsidR="000F0A92">
            <w:t>%.</w:t>
          </w:r>
        </w:p>
        <w:p w14:paraId="04B8F8EC" w14:textId="77777777" w:rsidR="00E97280" w:rsidRDefault="00E97280" w:rsidP="007D02FE"/>
        <w:p w14:paraId="44824DD7" w14:textId="77777777" w:rsidR="005F5E87" w:rsidRDefault="00E97280" w:rsidP="005F5E87">
          <w:pPr>
            <w:keepNext/>
            <w:jc w:val="center"/>
          </w:pPr>
          <w:r>
            <w:rPr>
              <w:noProof/>
            </w:rPr>
            <w:lastRenderedPageBreak/>
            <w:drawing>
              <wp:inline distT="0" distB="0" distL="0" distR="0" wp14:anchorId="17C1CA36" wp14:editId="13A9C28E">
                <wp:extent cx="2428770" cy="8539238"/>
                <wp:effectExtent l="0" t="0" r="0" b="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34134" cy="8558098"/>
                        </a:xfrm>
                        <a:prstGeom prst="rect">
                          <a:avLst/>
                        </a:prstGeom>
                      </pic:spPr>
                    </pic:pic>
                  </a:graphicData>
                </a:graphic>
              </wp:inline>
            </w:drawing>
          </w:r>
        </w:p>
        <w:p w14:paraId="693BBB9B" w14:textId="48ABB79B" w:rsidR="00E97280" w:rsidRPr="005F5E87" w:rsidRDefault="008933C6" w:rsidP="005F5E87">
          <w:pPr>
            <w:pStyle w:val="Caption"/>
            <w:jc w:val="center"/>
            <w:rPr>
              <w:sz w:val="13"/>
              <w:szCs w:val="13"/>
            </w:rPr>
          </w:pPr>
          <w:r w:rsidRPr="008933C6">
            <w:rPr>
              <w:sz w:val="13"/>
              <w:szCs w:val="13"/>
            </w:rPr>
            <w:t xml:space="preserve">Figure </w:t>
          </w:r>
          <w:r w:rsidRPr="008933C6">
            <w:rPr>
              <w:sz w:val="13"/>
              <w:szCs w:val="13"/>
            </w:rPr>
            <w:fldChar w:fldCharType="begin"/>
          </w:r>
          <w:r w:rsidRPr="008933C6">
            <w:rPr>
              <w:sz w:val="13"/>
              <w:szCs w:val="13"/>
            </w:rPr>
            <w:instrText xml:space="preserve"> SEQ Figure \* ARABIC </w:instrText>
          </w:r>
          <w:r w:rsidRPr="008933C6">
            <w:rPr>
              <w:sz w:val="13"/>
              <w:szCs w:val="13"/>
            </w:rPr>
            <w:fldChar w:fldCharType="separate"/>
          </w:r>
          <w:r>
            <w:rPr>
              <w:noProof/>
              <w:sz w:val="13"/>
              <w:szCs w:val="13"/>
            </w:rPr>
            <w:t>6</w:t>
          </w:r>
          <w:r w:rsidRPr="008933C6">
            <w:rPr>
              <w:sz w:val="13"/>
              <w:szCs w:val="13"/>
            </w:rPr>
            <w:fldChar w:fldCharType="end"/>
          </w:r>
          <w:r w:rsidR="005F5E87" w:rsidRPr="005F5E87">
            <w:rPr>
              <w:sz w:val="13"/>
              <w:szCs w:val="13"/>
            </w:rPr>
            <w:t>: ModelA</w:t>
          </w:r>
        </w:p>
        <w:p w14:paraId="1627F4C6" w14:textId="34C959A2" w:rsidR="00E97280" w:rsidRDefault="00620964" w:rsidP="007D02FE">
          <w:r>
            <w:rPr>
              <w:noProof/>
            </w:rPr>
            <w:lastRenderedPageBreak/>
            <w:drawing>
              <wp:inline distT="0" distB="0" distL="0" distR="0" wp14:anchorId="2B80674E" wp14:editId="5F48A933">
                <wp:extent cx="5731510" cy="891540"/>
                <wp:effectExtent l="0" t="0" r="0" b="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891540"/>
                        </a:xfrm>
                        <a:prstGeom prst="rect">
                          <a:avLst/>
                        </a:prstGeom>
                      </pic:spPr>
                    </pic:pic>
                  </a:graphicData>
                </a:graphic>
              </wp:inline>
            </w:drawing>
          </w:r>
        </w:p>
        <w:p w14:paraId="5E030FA2" w14:textId="7E6CE9CD" w:rsidR="004C7308" w:rsidRPr="003E6753" w:rsidRDefault="001A54D1" w:rsidP="001A54D1">
          <w:pPr>
            <w:pStyle w:val="Caption"/>
            <w:jc w:val="center"/>
            <w:rPr>
              <w:noProof/>
            </w:rPr>
          </w:pPr>
          <w:r w:rsidRPr="00053649">
            <w:rPr>
              <w:sz w:val="13"/>
              <w:szCs w:val="13"/>
            </w:rPr>
            <w:t xml:space="preserve">Figure </w:t>
          </w:r>
          <w:r w:rsidR="008651D4" w:rsidRPr="00CD3330">
            <w:rPr>
              <w:sz w:val="13"/>
              <w:szCs w:val="13"/>
            </w:rPr>
            <w:fldChar w:fldCharType="begin"/>
          </w:r>
          <w:r w:rsidR="008651D4" w:rsidRPr="00CD3330">
            <w:rPr>
              <w:sz w:val="13"/>
              <w:szCs w:val="13"/>
            </w:rPr>
            <w:instrText xml:space="preserve"> SEQ Figure \* ARABIC </w:instrText>
          </w:r>
          <w:r w:rsidR="008651D4" w:rsidRPr="00CD3330">
            <w:rPr>
              <w:sz w:val="13"/>
              <w:szCs w:val="13"/>
            </w:rPr>
            <w:fldChar w:fldCharType="separate"/>
          </w:r>
          <w:r w:rsidR="008933C6">
            <w:rPr>
              <w:noProof/>
              <w:sz w:val="13"/>
              <w:szCs w:val="13"/>
            </w:rPr>
            <w:t>7</w:t>
          </w:r>
          <w:r w:rsidR="008651D4" w:rsidRPr="00CD3330">
            <w:rPr>
              <w:sz w:val="13"/>
              <w:szCs w:val="13"/>
            </w:rPr>
            <w:fldChar w:fldCharType="end"/>
          </w:r>
          <w:r w:rsidRPr="00053649">
            <w:rPr>
              <w:sz w:val="13"/>
              <w:szCs w:val="13"/>
            </w:rPr>
            <w:t xml:space="preserve">: </w:t>
          </w:r>
          <w:r w:rsidR="00474AE6">
            <w:rPr>
              <w:sz w:val="13"/>
              <w:szCs w:val="13"/>
            </w:rPr>
            <w:t xml:space="preserve">Age MAE and </w:t>
          </w:r>
          <w:r w:rsidR="00657B04">
            <w:rPr>
              <w:sz w:val="13"/>
              <w:szCs w:val="13"/>
            </w:rPr>
            <w:t>Gender accuracy for our model</w:t>
          </w:r>
          <w:r w:rsidRPr="00053649">
            <w:rPr>
              <w:sz w:val="13"/>
              <w:szCs w:val="13"/>
            </w:rPr>
            <w:t>.</w:t>
          </w:r>
          <w:r w:rsidRPr="00D768E6">
            <w:rPr>
              <w:noProof/>
            </w:rPr>
            <w:t xml:space="preserve"> </w:t>
          </w:r>
        </w:p>
        <w:p w14:paraId="512BAF2D" w14:textId="352FEEE2" w:rsidR="00720975" w:rsidRDefault="00E434A2" w:rsidP="0086060D">
          <w:pPr>
            <w:jc w:val="center"/>
          </w:pPr>
          <w:r>
            <w:rPr>
              <w:noProof/>
            </w:rPr>
            <w:drawing>
              <wp:inline distT="0" distB="0" distL="0" distR="0" wp14:anchorId="0AEC25C7" wp14:editId="0DC6143C">
                <wp:extent cx="5731510" cy="5699760"/>
                <wp:effectExtent l="0" t="0" r="0" b="2540"/>
                <wp:docPr id="34" name="Picture 34"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699760"/>
                        </a:xfrm>
                        <a:prstGeom prst="rect">
                          <a:avLst/>
                        </a:prstGeom>
                      </pic:spPr>
                    </pic:pic>
                  </a:graphicData>
                </a:graphic>
              </wp:inline>
            </w:drawing>
          </w:r>
        </w:p>
        <w:p w14:paraId="3B0D4FE5" w14:textId="3E6CBEBD" w:rsidR="00053649" w:rsidRDefault="00053649" w:rsidP="00053649">
          <w:pPr>
            <w:keepNext/>
          </w:pPr>
        </w:p>
        <w:p w14:paraId="77EEFAE0" w14:textId="3834E319" w:rsidR="00D768E6" w:rsidRDefault="00053649" w:rsidP="00053649">
          <w:pPr>
            <w:pStyle w:val="Caption"/>
            <w:jc w:val="center"/>
            <w:rPr>
              <w:noProof/>
            </w:rPr>
          </w:pPr>
          <w:r w:rsidRPr="00053649">
            <w:rPr>
              <w:sz w:val="13"/>
              <w:szCs w:val="13"/>
            </w:rPr>
            <w:t xml:space="preserve">Figure </w:t>
          </w:r>
          <w:r w:rsidRPr="00053649">
            <w:rPr>
              <w:sz w:val="13"/>
              <w:szCs w:val="13"/>
            </w:rPr>
            <w:fldChar w:fldCharType="begin"/>
          </w:r>
          <w:r w:rsidRPr="00053649">
            <w:rPr>
              <w:sz w:val="13"/>
              <w:szCs w:val="13"/>
            </w:rPr>
            <w:instrText xml:space="preserve"> SEQ Figure \* ARABIC </w:instrText>
          </w:r>
          <w:r w:rsidRPr="00053649">
            <w:rPr>
              <w:sz w:val="13"/>
              <w:szCs w:val="13"/>
            </w:rPr>
            <w:fldChar w:fldCharType="separate"/>
          </w:r>
          <w:r w:rsidR="008933C6">
            <w:rPr>
              <w:noProof/>
              <w:sz w:val="13"/>
              <w:szCs w:val="13"/>
            </w:rPr>
            <w:t>8</w:t>
          </w:r>
          <w:r w:rsidRPr="00053649">
            <w:rPr>
              <w:sz w:val="13"/>
              <w:szCs w:val="13"/>
            </w:rPr>
            <w:fldChar w:fldCharType="end"/>
          </w:r>
          <w:r w:rsidRPr="00053649">
            <w:rPr>
              <w:sz w:val="13"/>
              <w:szCs w:val="13"/>
            </w:rPr>
            <w:t>: Training/Validation curves.</w:t>
          </w:r>
          <w:r w:rsidR="00D768E6" w:rsidRPr="00D768E6">
            <w:rPr>
              <w:noProof/>
            </w:rPr>
            <w:t xml:space="preserve"> </w:t>
          </w:r>
        </w:p>
        <w:p w14:paraId="21855FA5" w14:textId="52007E02" w:rsidR="004C7308" w:rsidRDefault="00D768E6" w:rsidP="00053649">
          <w:pPr>
            <w:pStyle w:val="Caption"/>
            <w:jc w:val="center"/>
            <w:rPr>
              <w:sz w:val="13"/>
              <w:szCs w:val="13"/>
            </w:rPr>
          </w:pPr>
          <w:r>
            <w:rPr>
              <w:noProof/>
            </w:rPr>
            <w:drawing>
              <wp:inline distT="0" distB="0" distL="0" distR="0" wp14:anchorId="19A0C974" wp14:editId="5BD69434">
                <wp:extent cx="5731510" cy="657860"/>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657860"/>
                        </a:xfrm>
                        <a:prstGeom prst="rect">
                          <a:avLst/>
                        </a:prstGeom>
                      </pic:spPr>
                    </pic:pic>
                  </a:graphicData>
                </a:graphic>
              </wp:inline>
            </w:drawing>
          </w:r>
        </w:p>
        <w:p w14:paraId="263828CB" w14:textId="31343BB4" w:rsidR="00B84016" w:rsidRPr="00CD3330" w:rsidRDefault="00B84016" w:rsidP="00B84016">
          <w:pPr>
            <w:pStyle w:val="Caption"/>
            <w:jc w:val="center"/>
            <w:rPr>
              <w:sz w:val="13"/>
              <w:szCs w:val="13"/>
            </w:rPr>
          </w:pPr>
          <w:r w:rsidRPr="00CD3330">
            <w:rPr>
              <w:sz w:val="13"/>
              <w:szCs w:val="13"/>
            </w:rPr>
            <w:t xml:space="preserve">Figure </w:t>
          </w:r>
          <w:r w:rsidRPr="00CD3330">
            <w:rPr>
              <w:sz w:val="13"/>
              <w:szCs w:val="13"/>
            </w:rPr>
            <w:fldChar w:fldCharType="begin"/>
          </w:r>
          <w:r w:rsidRPr="00CD3330">
            <w:rPr>
              <w:sz w:val="13"/>
              <w:szCs w:val="13"/>
            </w:rPr>
            <w:instrText xml:space="preserve"> SEQ Figure \* ARABIC </w:instrText>
          </w:r>
          <w:r w:rsidRPr="00CD3330">
            <w:rPr>
              <w:sz w:val="13"/>
              <w:szCs w:val="13"/>
            </w:rPr>
            <w:fldChar w:fldCharType="separate"/>
          </w:r>
          <w:r w:rsidR="008933C6">
            <w:rPr>
              <w:noProof/>
              <w:sz w:val="13"/>
              <w:szCs w:val="13"/>
            </w:rPr>
            <w:t>9</w:t>
          </w:r>
          <w:r w:rsidRPr="00CD3330">
            <w:rPr>
              <w:sz w:val="13"/>
              <w:szCs w:val="13"/>
            </w:rPr>
            <w:fldChar w:fldCharType="end"/>
          </w:r>
          <w:r w:rsidRPr="00CD3330">
            <w:rPr>
              <w:sz w:val="13"/>
              <w:szCs w:val="13"/>
            </w:rPr>
            <w:t xml:space="preserve">: The </w:t>
          </w:r>
          <w:r w:rsidR="00BF0680">
            <w:rPr>
              <w:sz w:val="13"/>
              <w:szCs w:val="13"/>
            </w:rPr>
            <w:t>age and gender loss</w:t>
          </w:r>
          <w:r w:rsidRPr="00CD3330">
            <w:rPr>
              <w:sz w:val="13"/>
              <w:szCs w:val="13"/>
            </w:rPr>
            <w:t>.</w:t>
          </w:r>
        </w:p>
        <w:p w14:paraId="2C49CC87" w14:textId="77777777" w:rsidR="00B84016" w:rsidRPr="00B84016" w:rsidRDefault="00B84016" w:rsidP="00B84016">
          <w:pPr>
            <w:rPr>
              <w:lang w:eastAsia="en-US"/>
            </w:rPr>
          </w:pPr>
        </w:p>
        <w:p w14:paraId="73FC352A" w14:textId="32172D93" w:rsidR="00ED66B3" w:rsidRPr="00FB3A96" w:rsidRDefault="00EB59A7" w:rsidP="002F4CEC">
          <w:pPr>
            <w:pStyle w:val="Title"/>
            <w:rPr>
              <w:b/>
              <w:bCs/>
              <w:sz w:val="24"/>
              <w:szCs w:val="24"/>
            </w:rPr>
          </w:pPr>
          <w:r w:rsidRPr="00FB3A96">
            <w:rPr>
              <w:sz w:val="24"/>
              <w:szCs w:val="24"/>
            </w:rPr>
            <w:br w:type="page"/>
          </w:r>
        </w:p>
      </w:sdtContent>
    </w:sdt>
    <w:p w14:paraId="3C3ED71D" w14:textId="57293606" w:rsidR="00ED66B3" w:rsidRDefault="00ED66B3" w:rsidP="002F4CEC">
      <w:pPr>
        <w:pStyle w:val="Title"/>
        <w:rPr>
          <w:b/>
          <w:bCs/>
        </w:rPr>
      </w:pPr>
      <w:r>
        <w:rPr>
          <w:b/>
          <w:bCs/>
        </w:rPr>
        <w:lastRenderedPageBreak/>
        <w:t>Section 3: Pre-trained CNN</w:t>
      </w:r>
    </w:p>
    <w:p w14:paraId="630A6117" w14:textId="203B9230" w:rsidR="00A94865" w:rsidRDefault="00A94865" w:rsidP="00A94865"/>
    <w:p w14:paraId="1A4A07F4" w14:textId="08B8CBD6" w:rsidR="0092508D" w:rsidRDefault="007F7F0E" w:rsidP="0092508D">
      <w:r w:rsidRPr="00C00D61">
        <w:rPr>
          <w:rFonts w:cstheme="minorHAnsi"/>
        </w:rPr>
        <w:t xml:space="preserve">In the pre-train part </w:t>
      </w:r>
      <w:r w:rsidR="00E76743" w:rsidRPr="00C00D61">
        <w:rPr>
          <w:rFonts w:cstheme="minorHAnsi"/>
        </w:rPr>
        <w:t>of the CNN</w:t>
      </w:r>
      <w:r w:rsidR="00CC48B2" w:rsidRPr="00C00D61">
        <w:rPr>
          <w:rFonts w:cstheme="minorHAnsi"/>
        </w:rPr>
        <w:t xml:space="preserve">, we used </w:t>
      </w:r>
      <w:r w:rsidR="00CC48B2" w:rsidRPr="00C00D61">
        <w:rPr>
          <w:rFonts w:cstheme="minorHAnsi"/>
          <w:color w:val="212121"/>
          <w:shd w:val="clear" w:color="auto" w:fill="FFFFFF"/>
        </w:rPr>
        <w:t xml:space="preserve">Xception, which is a </w:t>
      </w:r>
      <w:r w:rsidR="00A25012" w:rsidRPr="00C00D61">
        <w:rPr>
          <w:rFonts w:cstheme="minorHAnsi"/>
          <w:color w:val="212121"/>
          <w:shd w:val="clear" w:color="auto" w:fill="FFFFFF"/>
        </w:rPr>
        <w:t>CNN that consist</w:t>
      </w:r>
      <w:r w:rsidR="00C22101">
        <w:rPr>
          <w:rFonts w:cstheme="minorHAnsi"/>
          <w:color w:val="212121"/>
          <w:shd w:val="clear" w:color="auto" w:fill="FFFFFF"/>
        </w:rPr>
        <w:t>s</w:t>
      </w:r>
      <w:r w:rsidR="00A25012" w:rsidRPr="00C00D61">
        <w:rPr>
          <w:rFonts w:cstheme="minorHAnsi"/>
          <w:color w:val="212121"/>
          <w:shd w:val="clear" w:color="auto" w:fill="FFFFFF"/>
        </w:rPr>
        <w:t xml:space="preserve"> of </w:t>
      </w:r>
      <w:r w:rsidR="00A27815">
        <w:rPr>
          <w:rFonts w:cstheme="minorHAnsi"/>
          <w:color w:val="212121"/>
          <w:shd w:val="clear" w:color="auto" w:fill="FFFFFF"/>
        </w:rPr>
        <w:t>71 layers</w:t>
      </w:r>
      <w:r w:rsidR="00FC77B3">
        <w:rPr>
          <w:rFonts w:cstheme="minorHAnsi"/>
          <w:color w:val="212121"/>
          <w:shd w:val="clear" w:color="auto" w:fill="FFFFFF"/>
        </w:rPr>
        <w:fldChar w:fldCharType="begin"/>
      </w:r>
      <w:r w:rsidR="00600329">
        <w:rPr>
          <w:rFonts w:cstheme="minorHAnsi"/>
          <w:color w:val="212121"/>
          <w:shd w:val="clear" w:color="auto" w:fill="FFFFFF"/>
        </w:rPr>
        <w:instrText xml:space="preserve"> ADDIN ZOTERO_ITEM CSL_CITATION {"citationID":"ZOMvMrWh","properties":{"formattedCitation":"[2,3]","plainCitation":"[2,3]","noteIndex":0},"citationItems":[{"id":27,"uris":["http://zotero.org/users/local/p3qRX2vr/items/V6H7QN6U"],"uri":["http://zotero.org/users/local/p3qRX2vr/items/V6H7QN6U"],"itemData":{"id":27,"type":"webpage","abstract":"Keras documentation","language":"en","title":"Keras documentation: Xception","title-short":"Keras documentation","URL":"https://keras.io/api/applications/xception/","author":[{"family":"Team","given":"Keras"}],"accessed":{"date-parts":[["2022",3,20]]}}},{"id":31,"uris":["http://zotero.org/users/local/p3qRX2vr/items/59DHN6GN"],"uri":["http://zotero.org/users/local/p3qRX2vr/items/59DHN6GN"],"itemData":{"id":31,"type":"webpage","title":"Xception: Implementing from scratch using Tensorflow | by Arjun Sarkar | Towards Data Science","URL":"https://towardsdatascience.com/xception-from-scratch-using-tensorflow-even-better-than-inception-940fb231ced9","accessed":{"date-parts":[["2022",3,20]]}}}],"schema":"https://github.com/citation-style-language/schema/raw/master/csl-citation.json"} </w:instrText>
      </w:r>
      <w:r w:rsidR="00FC77B3">
        <w:rPr>
          <w:rFonts w:cstheme="minorHAnsi"/>
          <w:color w:val="212121"/>
          <w:shd w:val="clear" w:color="auto" w:fill="FFFFFF"/>
        </w:rPr>
        <w:fldChar w:fldCharType="separate"/>
      </w:r>
      <w:r w:rsidR="00600329" w:rsidRPr="00600329">
        <w:t>[2,3]</w:t>
      </w:r>
      <w:r w:rsidR="00FC77B3">
        <w:rPr>
          <w:rFonts w:cstheme="minorHAnsi"/>
          <w:color w:val="212121"/>
          <w:shd w:val="clear" w:color="auto" w:fill="FFFFFF"/>
        </w:rPr>
        <w:fldChar w:fldCharType="end"/>
      </w:r>
      <w:r w:rsidR="008067CF">
        <w:rPr>
          <w:rFonts w:cstheme="minorHAnsi"/>
          <w:color w:val="212121"/>
          <w:shd w:val="clear" w:color="auto" w:fill="FFFFFF"/>
        </w:rPr>
        <w:t>.</w:t>
      </w:r>
      <w:r w:rsidR="00CC48B2" w:rsidRPr="00C00D61">
        <w:rPr>
          <w:rFonts w:cstheme="minorHAnsi"/>
          <w:color w:val="212121"/>
          <w:shd w:val="clear" w:color="auto" w:fill="FFFFFF"/>
        </w:rPr>
        <w:t xml:space="preserve"> </w:t>
      </w:r>
      <w:r w:rsidR="00A25012" w:rsidRPr="00C00D61">
        <w:rPr>
          <w:rFonts w:cstheme="minorHAnsi"/>
          <w:color w:val="212121"/>
          <w:shd w:val="clear" w:color="auto" w:fill="FFFFFF"/>
        </w:rPr>
        <w:t>The</w:t>
      </w:r>
      <w:r w:rsidR="00CC48B2" w:rsidRPr="00C00D61">
        <w:rPr>
          <w:rFonts w:cstheme="minorHAnsi"/>
          <w:color w:val="212121"/>
          <w:shd w:val="clear" w:color="auto" w:fill="FFFFFF"/>
        </w:rPr>
        <w:t xml:space="preserve"> pre</w:t>
      </w:r>
      <w:r w:rsidR="00C22101">
        <w:rPr>
          <w:rFonts w:cstheme="minorHAnsi"/>
          <w:color w:val="212121"/>
          <w:shd w:val="clear" w:color="auto" w:fill="FFFFFF"/>
        </w:rPr>
        <w:t>-</w:t>
      </w:r>
      <w:r w:rsidR="00CC48B2" w:rsidRPr="00C00D61">
        <w:rPr>
          <w:rFonts w:cstheme="minorHAnsi"/>
          <w:color w:val="212121"/>
          <w:shd w:val="clear" w:color="auto" w:fill="FFFFFF"/>
        </w:rPr>
        <w:t xml:space="preserve">trained version of </w:t>
      </w:r>
      <w:r w:rsidR="0049423A">
        <w:rPr>
          <w:rFonts w:cstheme="minorHAnsi"/>
          <w:color w:val="212121"/>
          <w:shd w:val="clear" w:color="auto" w:fill="FFFFFF"/>
        </w:rPr>
        <w:t>this</w:t>
      </w:r>
      <w:r w:rsidR="00CC48B2" w:rsidRPr="00C00D61">
        <w:rPr>
          <w:rFonts w:cstheme="minorHAnsi"/>
          <w:color w:val="212121"/>
          <w:shd w:val="clear" w:color="auto" w:fill="FFFFFF"/>
        </w:rPr>
        <w:t xml:space="preserve"> network </w:t>
      </w:r>
      <w:r w:rsidR="00A25012" w:rsidRPr="00C00D61">
        <w:rPr>
          <w:rFonts w:cstheme="minorHAnsi"/>
          <w:color w:val="212121"/>
          <w:shd w:val="clear" w:color="auto" w:fill="FFFFFF"/>
        </w:rPr>
        <w:t>has been trained</w:t>
      </w:r>
      <w:r w:rsidR="00CC48B2" w:rsidRPr="00C00D61">
        <w:rPr>
          <w:rFonts w:cstheme="minorHAnsi"/>
          <w:color w:val="212121"/>
          <w:shd w:val="clear" w:color="auto" w:fill="FFFFFF"/>
        </w:rPr>
        <w:t xml:space="preserve"> on more than </w:t>
      </w:r>
      <w:r w:rsidR="00A25012" w:rsidRPr="00C00D61">
        <w:rPr>
          <w:rFonts w:cstheme="minorHAnsi"/>
          <w:color w:val="212121"/>
          <w:shd w:val="clear" w:color="auto" w:fill="FFFFFF"/>
        </w:rPr>
        <w:t xml:space="preserve">1 </w:t>
      </w:r>
      <w:r w:rsidR="00CC48B2" w:rsidRPr="00C00D61">
        <w:rPr>
          <w:rFonts w:cstheme="minorHAnsi"/>
          <w:color w:val="212121"/>
          <w:shd w:val="clear" w:color="auto" w:fill="FFFFFF"/>
        </w:rPr>
        <w:t>million images from the ImageNet</w:t>
      </w:r>
      <w:r w:rsidR="00A25012" w:rsidRPr="00C00D61">
        <w:rPr>
          <w:rFonts w:cstheme="minorHAnsi"/>
          <w:color w:val="212121"/>
          <w:shd w:val="clear" w:color="auto" w:fill="FFFFFF"/>
        </w:rPr>
        <w:t xml:space="preserve"> itself</w:t>
      </w:r>
      <w:r w:rsidR="00FC77B3">
        <w:rPr>
          <w:rFonts w:cstheme="minorHAnsi"/>
          <w:color w:val="212121"/>
          <w:shd w:val="clear" w:color="auto" w:fill="FFFFFF"/>
        </w:rPr>
        <w:t xml:space="preserve"> </w:t>
      </w:r>
      <w:r w:rsidR="000D45BE">
        <w:rPr>
          <w:rFonts w:cstheme="minorHAnsi"/>
          <w:color w:val="212121"/>
          <w:shd w:val="clear" w:color="auto" w:fill="FFFFFF"/>
        </w:rPr>
        <w:fldChar w:fldCharType="begin"/>
      </w:r>
      <w:r w:rsidR="00600329">
        <w:rPr>
          <w:rFonts w:cstheme="minorHAnsi"/>
          <w:color w:val="212121"/>
          <w:shd w:val="clear" w:color="auto" w:fill="FFFFFF"/>
        </w:rPr>
        <w:instrText xml:space="preserve"> ADDIN ZOTERO_ITEM CSL_CITATION {"citationID":"tmFFlQpd","properties":{"formattedCitation":"[4]","plainCitation":"[4]","noteIndex":0},"citationItems":[{"id":29,"uris":["http://zotero.org/users/local/p3qRX2vr/items/NFC68S4S"],"uri":["http://zotero.org/users/local/p3qRX2vr/items/NFC68S4S"],"itemData":{"id":29,"type":"webpage","title":"Xception convolutional neural network - MATLAB xception - MathWorks United Kingdom","URL":"https://uk.mathworks.com/help/deeplearning/ref/xception.html","accessed":{"date-parts":[["2022",3,20]]}}}],"schema":"https://github.com/citation-style-language/schema/raw/master/csl-citation.json"} </w:instrText>
      </w:r>
      <w:r w:rsidR="000D45BE">
        <w:rPr>
          <w:rFonts w:cstheme="minorHAnsi"/>
          <w:color w:val="212121"/>
          <w:shd w:val="clear" w:color="auto" w:fill="FFFFFF"/>
        </w:rPr>
        <w:fldChar w:fldCharType="separate"/>
      </w:r>
      <w:r w:rsidR="00600329" w:rsidRPr="00600329">
        <w:t>[4]</w:t>
      </w:r>
      <w:r w:rsidR="000D45BE">
        <w:rPr>
          <w:rFonts w:cstheme="minorHAnsi"/>
          <w:color w:val="212121"/>
          <w:shd w:val="clear" w:color="auto" w:fill="FFFFFF"/>
        </w:rPr>
        <w:fldChar w:fldCharType="end"/>
      </w:r>
      <w:r w:rsidR="00E17CE8" w:rsidRPr="00C00D61">
        <w:rPr>
          <w:rFonts w:cstheme="minorHAnsi"/>
          <w:color w:val="212121"/>
          <w:shd w:val="clear" w:color="auto" w:fill="FFFFFF"/>
        </w:rPr>
        <w:t>.</w:t>
      </w:r>
      <w:r w:rsidR="00ED1355">
        <w:rPr>
          <w:rFonts w:cstheme="minorHAnsi"/>
          <w:color w:val="212121"/>
          <w:shd w:val="clear" w:color="auto" w:fill="FFFFFF"/>
        </w:rPr>
        <w:t xml:space="preserve"> We assume that </w:t>
      </w:r>
      <w:r w:rsidR="00315765">
        <w:rPr>
          <w:rFonts w:cstheme="minorHAnsi"/>
          <w:color w:val="212121"/>
          <w:shd w:val="clear" w:color="auto" w:fill="FFFFFF"/>
        </w:rPr>
        <w:t>the</w:t>
      </w:r>
      <w:r w:rsidR="00ED1355">
        <w:rPr>
          <w:rFonts w:cstheme="minorHAnsi"/>
          <w:color w:val="212121"/>
          <w:shd w:val="clear" w:color="auto" w:fill="FFFFFF"/>
        </w:rPr>
        <w:t xml:space="preserve"> pre-train CNN would return with much higher accuracy</w:t>
      </w:r>
      <w:r w:rsidR="00E942AC" w:rsidRPr="00300E89">
        <w:t>.</w:t>
      </w:r>
      <w:r w:rsidR="00657C39" w:rsidRPr="00300E89">
        <w:t xml:space="preserve"> </w:t>
      </w:r>
      <w:r w:rsidR="00E80B21">
        <w:t>For</w:t>
      </w:r>
      <w:r w:rsidR="006B3439" w:rsidRPr="003E6753">
        <w:t xml:space="preserve"> </w:t>
      </w:r>
      <w:r w:rsidR="006B3439">
        <w:t xml:space="preserve">the </w:t>
      </w:r>
      <w:r w:rsidR="006B3439" w:rsidRPr="003E6753">
        <w:t>training</w:t>
      </w:r>
      <w:r w:rsidR="00E80B21">
        <w:t xml:space="preserve"> in this pre-trained CNN</w:t>
      </w:r>
      <w:r w:rsidR="006B3439" w:rsidRPr="003E6753">
        <w:t xml:space="preserve">, </w:t>
      </w:r>
      <w:r w:rsidR="006B3439">
        <w:t xml:space="preserve">the initial learning rate is set the same as in our </w:t>
      </w:r>
      <w:r w:rsidR="008D7D38">
        <w:t>CNN</w:t>
      </w:r>
      <w:r w:rsidR="0053293F">
        <w:t xml:space="preserve"> </w:t>
      </w:r>
      <w:r w:rsidR="006B3439">
        <w:t>with epochs at 150</w:t>
      </w:r>
      <w:r w:rsidR="00E80B21">
        <w:t xml:space="preserve"> and epsilon at 0.1</w:t>
      </w:r>
      <w:r w:rsidR="006B3439">
        <w:t xml:space="preserve">. </w:t>
      </w:r>
      <w:r w:rsidR="00B97A76">
        <w:t>Except for the hidden layer, b</w:t>
      </w:r>
      <w:r w:rsidR="00461F9C">
        <w:t xml:space="preserve">oth </w:t>
      </w:r>
      <w:r w:rsidR="00440C09">
        <w:t xml:space="preserve">the </w:t>
      </w:r>
      <w:r w:rsidR="00461F9C">
        <w:t xml:space="preserve">age and gender branch </w:t>
      </w:r>
      <w:r w:rsidR="001D1171">
        <w:t>are</w:t>
      </w:r>
      <w:r w:rsidR="00461F9C">
        <w:t xml:space="preserve"> the sam</w:t>
      </w:r>
      <w:r w:rsidR="00715C4E">
        <w:t xml:space="preserve">e as the one used in </w:t>
      </w:r>
      <w:r w:rsidR="00440C09">
        <w:t xml:space="preserve">our CNN model. </w:t>
      </w:r>
      <w:r w:rsidR="006B3439">
        <w:t>Adam</w:t>
      </w:r>
      <w:r w:rsidR="0053293F">
        <w:t xml:space="preserve"> is still used </w:t>
      </w:r>
      <w:r w:rsidR="001B6746">
        <w:t>as</w:t>
      </w:r>
      <w:r w:rsidR="006B3439">
        <w:t xml:space="preserve"> the optimizer</w:t>
      </w:r>
      <w:r w:rsidR="004A22DE">
        <w:t xml:space="preserve"> in the compiler</w:t>
      </w:r>
      <w:r w:rsidR="00381C65">
        <w:t>.</w:t>
      </w:r>
      <w:r w:rsidR="004A22DE">
        <w:t xml:space="preserve"> </w:t>
      </w:r>
      <w:r w:rsidR="00657C39">
        <w:t xml:space="preserve">The result </w:t>
      </w:r>
      <w:r w:rsidR="00DF4516">
        <w:t xml:space="preserve">from this </w:t>
      </w:r>
      <w:r w:rsidR="00D0617B">
        <w:t xml:space="preserve">pre-trained </w:t>
      </w:r>
      <w:r w:rsidR="00DF4516">
        <w:t xml:space="preserve">model gave </w:t>
      </w:r>
      <w:r w:rsidR="00E429F9">
        <w:t>a</w:t>
      </w:r>
      <w:r w:rsidR="0095218B">
        <w:t>n MAE</w:t>
      </w:r>
      <w:r w:rsidR="00657C39">
        <w:t xml:space="preserve"> </w:t>
      </w:r>
      <w:r w:rsidR="00DC06DB">
        <w:t xml:space="preserve">of </w:t>
      </w:r>
      <w:r w:rsidR="00FB0D44">
        <w:t>8.38</w:t>
      </w:r>
      <w:r w:rsidR="00657C39">
        <w:t xml:space="preserve"> years with </w:t>
      </w:r>
      <w:r w:rsidR="00C22101">
        <w:t>an</w:t>
      </w:r>
      <w:r w:rsidR="00657C39">
        <w:t xml:space="preserve"> accuracy of the gender classification of </w:t>
      </w:r>
      <w:r w:rsidR="00DA4285">
        <w:t>82.03</w:t>
      </w:r>
      <w:r w:rsidR="00657C39" w:rsidRPr="00657C39">
        <w:t>%</w:t>
      </w:r>
      <w:r w:rsidR="0095218B">
        <w:t xml:space="preserve"> in</w:t>
      </w:r>
      <w:r w:rsidR="00DC06DB">
        <w:t xml:space="preserve"> the</w:t>
      </w:r>
      <w:r w:rsidR="0095218B">
        <w:t xml:space="preserve"> validation</w:t>
      </w:r>
      <w:r w:rsidR="00DC06DB">
        <w:t xml:space="preserve"> model</w:t>
      </w:r>
      <w:r w:rsidR="00657C39">
        <w:t xml:space="preserve">. The test MAE for age is about </w:t>
      </w:r>
      <w:r w:rsidR="00DA4285">
        <w:t>8.50</w:t>
      </w:r>
      <w:r w:rsidR="00657C39">
        <w:t xml:space="preserve"> years with </w:t>
      </w:r>
      <w:r w:rsidR="00C22101">
        <w:t xml:space="preserve">an </w:t>
      </w:r>
      <w:r w:rsidR="00657C39">
        <w:t xml:space="preserve">accuracy of </w:t>
      </w:r>
      <w:r w:rsidR="00DA4285">
        <w:t>83.59</w:t>
      </w:r>
      <w:r w:rsidR="00107927">
        <w:t xml:space="preserve">% in </w:t>
      </w:r>
      <w:r w:rsidR="00657C39">
        <w:t>gender classification</w:t>
      </w:r>
      <w:r w:rsidR="00107927">
        <w:t>.</w:t>
      </w:r>
      <w:r w:rsidR="00657C39">
        <w:t xml:space="preserve"> </w:t>
      </w:r>
    </w:p>
    <w:p w14:paraId="7AF37B81" w14:textId="77777777" w:rsidR="006B42B3" w:rsidRDefault="006B42B3" w:rsidP="006B42B3"/>
    <w:p w14:paraId="7B51FFC3" w14:textId="77777777" w:rsidR="00A40DDD" w:rsidRDefault="00A40DDD" w:rsidP="006B42B3"/>
    <w:p w14:paraId="534DBFCA" w14:textId="3C4AAB4D" w:rsidR="00690EEA" w:rsidRDefault="0039458F" w:rsidP="006B42B3">
      <w:r>
        <w:rPr>
          <w:noProof/>
        </w:rPr>
        <w:drawing>
          <wp:inline distT="0" distB="0" distL="0" distR="0" wp14:anchorId="179A843D" wp14:editId="3ED986BC">
            <wp:extent cx="6049633" cy="5059680"/>
            <wp:effectExtent l="0" t="0" r="8890" b="7620"/>
            <wp:docPr id="48" name="Picture 48"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 table&#10;&#10;Description automatically generated"/>
                    <pic:cNvPicPr/>
                  </pic:nvPicPr>
                  <pic:blipFill>
                    <a:blip r:embed="rId24"/>
                    <a:stretch>
                      <a:fillRect/>
                    </a:stretch>
                  </pic:blipFill>
                  <pic:spPr>
                    <a:xfrm>
                      <a:off x="0" y="0"/>
                      <a:ext cx="6060997" cy="5069185"/>
                    </a:xfrm>
                    <a:prstGeom prst="rect">
                      <a:avLst/>
                    </a:prstGeom>
                  </pic:spPr>
                </pic:pic>
              </a:graphicData>
            </a:graphic>
          </wp:inline>
        </w:drawing>
      </w:r>
    </w:p>
    <w:p w14:paraId="60E8C07D" w14:textId="77CD840E" w:rsidR="00657B04" w:rsidRDefault="00CE5A95" w:rsidP="0039458F">
      <w:pPr>
        <w:jc w:val="center"/>
        <w:rPr>
          <w:rFonts w:cstheme="minorHAnsi"/>
          <w:b/>
          <w:bCs/>
        </w:rPr>
      </w:pPr>
      <w:r>
        <w:rPr>
          <w:rFonts w:cstheme="minorHAnsi"/>
          <w:b/>
          <w:bCs/>
          <w:noProof/>
        </w:rPr>
        <w:lastRenderedPageBreak/>
        <w:drawing>
          <wp:inline distT="0" distB="0" distL="0" distR="0" wp14:anchorId="273083E2" wp14:editId="2B206006">
            <wp:extent cx="5731510" cy="5532120"/>
            <wp:effectExtent l="0" t="0" r="0" b="508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532120"/>
                    </a:xfrm>
                    <a:prstGeom prst="rect">
                      <a:avLst/>
                    </a:prstGeom>
                  </pic:spPr>
                </pic:pic>
              </a:graphicData>
            </a:graphic>
          </wp:inline>
        </w:drawing>
      </w:r>
    </w:p>
    <w:p w14:paraId="5C2D61FC" w14:textId="2076AAD5" w:rsidR="00657B04" w:rsidRPr="003E6753" w:rsidRDefault="00657B04" w:rsidP="00657B04">
      <w:pPr>
        <w:pStyle w:val="Caption"/>
        <w:jc w:val="center"/>
        <w:rPr>
          <w:noProof/>
        </w:rPr>
      </w:pPr>
      <w:r w:rsidRPr="00053649">
        <w:rPr>
          <w:sz w:val="13"/>
          <w:szCs w:val="13"/>
        </w:rPr>
        <w:t xml:space="preserve">Figure </w:t>
      </w:r>
      <w:r w:rsidR="00EB3C21" w:rsidRPr="00CD3330">
        <w:rPr>
          <w:sz w:val="13"/>
          <w:szCs w:val="13"/>
        </w:rPr>
        <w:fldChar w:fldCharType="begin"/>
      </w:r>
      <w:r w:rsidR="00EB3C21" w:rsidRPr="00CD3330">
        <w:rPr>
          <w:sz w:val="13"/>
          <w:szCs w:val="13"/>
        </w:rPr>
        <w:instrText xml:space="preserve"> SEQ Figure \* ARABIC </w:instrText>
      </w:r>
      <w:r w:rsidR="00EB3C21" w:rsidRPr="00CD3330">
        <w:rPr>
          <w:sz w:val="13"/>
          <w:szCs w:val="13"/>
        </w:rPr>
        <w:fldChar w:fldCharType="separate"/>
      </w:r>
      <w:r w:rsidR="008933C6">
        <w:rPr>
          <w:noProof/>
          <w:sz w:val="13"/>
          <w:szCs w:val="13"/>
        </w:rPr>
        <w:t>12</w:t>
      </w:r>
      <w:r w:rsidR="00EB3C21" w:rsidRPr="00CD3330">
        <w:rPr>
          <w:sz w:val="13"/>
          <w:szCs w:val="13"/>
        </w:rPr>
        <w:fldChar w:fldCharType="end"/>
      </w:r>
      <w:r w:rsidRPr="00053649">
        <w:rPr>
          <w:sz w:val="13"/>
          <w:szCs w:val="13"/>
        </w:rPr>
        <w:t xml:space="preserve">: </w:t>
      </w:r>
      <w:r w:rsidR="00EB3C21" w:rsidRPr="00053649">
        <w:rPr>
          <w:sz w:val="13"/>
          <w:szCs w:val="13"/>
        </w:rPr>
        <w:t>Training/Validation curves</w:t>
      </w:r>
      <w:r w:rsidR="00EB3C21">
        <w:rPr>
          <w:sz w:val="13"/>
          <w:szCs w:val="13"/>
        </w:rPr>
        <w:t xml:space="preserve"> for Xception</w:t>
      </w:r>
    </w:p>
    <w:p w14:paraId="5F00374D" w14:textId="77777777" w:rsidR="00EB3C21" w:rsidRDefault="005B7898" w:rsidP="00BD3335">
      <w:pPr>
        <w:rPr>
          <w:rFonts w:cstheme="minorHAnsi"/>
          <w:b/>
          <w:bCs/>
        </w:rPr>
      </w:pPr>
      <w:r>
        <w:rPr>
          <w:rFonts w:cstheme="minorHAnsi"/>
          <w:b/>
          <w:bCs/>
          <w:noProof/>
        </w:rPr>
        <w:drawing>
          <wp:inline distT="0" distB="0" distL="0" distR="0" wp14:anchorId="526930A1" wp14:editId="16B46DB2">
            <wp:extent cx="5731510" cy="654685"/>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654685"/>
                    </a:xfrm>
                    <a:prstGeom prst="rect">
                      <a:avLst/>
                    </a:prstGeom>
                  </pic:spPr>
                </pic:pic>
              </a:graphicData>
            </a:graphic>
          </wp:inline>
        </w:drawing>
      </w:r>
    </w:p>
    <w:p w14:paraId="2656615C" w14:textId="540D95E3" w:rsidR="00EB3C21" w:rsidRPr="00CD3330" w:rsidRDefault="00EB3C21" w:rsidP="00EB3C21">
      <w:pPr>
        <w:pStyle w:val="Caption"/>
        <w:jc w:val="center"/>
        <w:rPr>
          <w:sz w:val="13"/>
          <w:szCs w:val="13"/>
        </w:rPr>
      </w:pPr>
      <w:r w:rsidRPr="00CD3330">
        <w:rPr>
          <w:sz w:val="13"/>
          <w:szCs w:val="13"/>
        </w:rPr>
        <w:t xml:space="preserve">Figure </w:t>
      </w:r>
      <w:r w:rsidRPr="00CD3330">
        <w:rPr>
          <w:sz w:val="13"/>
          <w:szCs w:val="13"/>
        </w:rPr>
        <w:fldChar w:fldCharType="begin"/>
      </w:r>
      <w:r w:rsidRPr="00CD3330">
        <w:rPr>
          <w:sz w:val="13"/>
          <w:szCs w:val="13"/>
        </w:rPr>
        <w:instrText xml:space="preserve"> SEQ Figure \* ARABIC </w:instrText>
      </w:r>
      <w:r w:rsidRPr="00CD3330">
        <w:rPr>
          <w:sz w:val="13"/>
          <w:szCs w:val="13"/>
        </w:rPr>
        <w:fldChar w:fldCharType="separate"/>
      </w:r>
      <w:r w:rsidR="008933C6">
        <w:rPr>
          <w:noProof/>
          <w:sz w:val="13"/>
          <w:szCs w:val="13"/>
        </w:rPr>
        <w:t>13</w:t>
      </w:r>
      <w:r w:rsidRPr="00CD3330">
        <w:rPr>
          <w:sz w:val="13"/>
          <w:szCs w:val="13"/>
        </w:rPr>
        <w:fldChar w:fldCharType="end"/>
      </w:r>
      <w:r w:rsidRPr="00CD3330">
        <w:rPr>
          <w:sz w:val="13"/>
          <w:szCs w:val="13"/>
        </w:rPr>
        <w:t xml:space="preserve">: The </w:t>
      </w:r>
      <w:r>
        <w:rPr>
          <w:sz w:val="13"/>
          <w:szCs w:val="13"/>
        </w:rPr>
        <w:t>age and gender loss</w:t>
      </w:r>
      <w:r w:rsidRPr="00CD3330">
        <w:rPr>
          <w:sz w:val="13"/>
          <w:szCs w:val="13"/>
        </w:rPr>
        <w:t>.</w:t>
      </w:r>
    </w:p>
    <w:p w14:paraId="480BB72E" w14:textId="2ABAE56C" w:rsidR="00ED66B3" w:rsidRPr="00657C39" w:rsidRDefault="00ED66B3" w:rsidP="00BD3335">
      <w:r w:rsidRPr="00C00D61">
        <w:rPr>
          <w:rFonts w:cstheme="minorHAnsi"/>
          <w:b/>
          <w:bCs/>
        </w:rPr>
        <w:br w:type="page"/>
      </w:r>
    </w:p>
    <w:p w14:paraId="095AD2E5" w14:textId="5CD31FFF" w:rsidR="00C46F2A" w:rsidRPr="0055654F" w:rsidRDefault="00ED66B3" w:rsidP="0055654F">
      <w:pPr>
        <w:pStyle w:val="Title"/>
        <w:rPr>
          <w:b/>
          <w:bCs/>
        </w:rPr>
      </w:pPr>
      <w:r>
        <w:rPr>
          <w:b/>
          <w:bCs/>
        </w:rPr>
        <w:lastRenderedPageBreak/>
        <w:t>Section 4: Summary and Discussion</w:t>
      </w:r>
    </w:p>
    <w:p w14:paraId="63316B44" w14:textId="77777777" w:rsidR="000638F2" w:rsidRDefault="000638F2" w:rsidP="00381C65"/>
    <w:p w14:paraId="416D982A" w14:textId="6E00C907" w:rsidR="00733097" w:rsidRDefault="00FE0BAC" w:rsidP="00381C65">
      <w:r>
        <w:t xml:space="preserve">For the test sets, our model achieved </w:t>
      </w:r>
      <w:r w:rsidR="0054074C">
        <w:t xml:space="preserve">92.2% gender classification accuracy and </w:t>
      </w:r>
      <w:r w:rsidR="00AA4493">
        <w:t>4.60 year</w:t>
      </w:r>
      <w:r w:rsidR="002101D5">
        <w:t>s</w:t>
      </w:r>
      <w:r w:rsidR="00AA4493">
        <w:t xml:space="preserve"> MAE</w:t>
      </w:r>
      <w:r w:rsidR="00950F65">
        <w:t xml:space="preserve"> for age estimation, while the pre</w:t>
      </w:r>
      <w:r w:rsidR="002101D5">
        <w:t>-</w:t>
      </w:r>
      <w:r w:rsidR="00950F65">
        <w:t>train</w:t>
      </w:r>
      <w:r w:rsidR="002101D5">
        <w:t>ed</w:t>
      </w:r>
      <w:r w:rsidR="00950F65">
        <w:t xml:space="preserve"> model </w:t>
      </w:r>
      <w:r w:rsidR="00A46D87">
        <w:t xml:space="preserve">performed </w:t>
      </w:r>
      <w:r w:rsidR="001B52A9">
        <w:t>significantly worse, getting 83.6%</w:t>
      </w:r>
      <w:r w:rsidR="003F5EE8">
        <w:t xml:space="preserve"> </w:t>
      </w:r>
      <w:r w:rsidR="00ED6494">
        <w:t xml:space="preserve">gender </w:t>
      </w:r>
      <w:r w:rsidR="003F5EE8">
        <w:t>accuracy</w:t>
      </w:r>
      <w:r w:rsidR="001B52A9">
        <w:t xml:space="preserve"> </w:t>
      </w:r>
      <w:r w:rsidR="00AD546C">
        <w:t>and 8.50 years</w:t>
      </w:r>
      <w:r w:rsidR="003F5EE8">
        <w:t xml:space="preserve"> MAE for </w:t>
      </w:r>
      <w:r w:rsidR="00654C91">
        <w:t>age.</w:t>
      </w:r>
      <w:r w:rsidR="00ED6494">
        <w:t xml:space="preserve"> </w:t>
      </w:r>
      <w:r w:rsidR="006F346A">
        <w:t xml:space="preserve">This result </w:t>
      </w:r>
      <w:r w:rsidR="009231F1">
        <w:t xml:space="preserve">was </w:t>
      </w:r>
      <w:r w:rsidR="006F346A">
        <w:t>su</w:t>
      </w:r>
      <w:r w:rsidR="002101D5">
        <w:t>r</w:t>
      </w:r>
      <w:r w:rsidR="006F346A">
        <w:t>prising</w:t>
      </w:r>
      <w:r w:rsidR="009231F1">
        <w:t xml:space="preserve"> but can be explained</w:t>
      </w:r>
      <w:r w:rsidR="006F346A">
        <w:t xml:space="preserve"> </w:t>
      </w:r>
      <w:r w:rsidR="009231F1">
        <w:t>by the fact the</w:t>
      </w:r>
      <w:r w:rsidR="006F346A">
        <w:t xml:space="preserve"> </w:t>
      </w:r>
      <w:r w:rsidR="0020325A">
        <w:t>Xception model</w:t>
      </w:r>
      <w:r w:rsidR="009231F1">
        <w:t xml:space="preserve"> (pre</w:t>
      </w:r>
      <w:r w:rsidR="002101D5">
        <w:t>-</w:t>
      </w:r>
      <w:r w:rsidR="009231F1">
        <w:t xml:space="preserve">trained) </w:t>
      </w:r>
      <w:r w:rsidR="00666517">
        <w:t xml:space="preserve">is for </w:t>
      </w:r>
      <w:r w:rsidR="00060817">
        <w:t xml:space="preserve">general object recognition </w:t>
      </w:r>
      <w:r w:rsidR="00E30BAF">
        <w:t xml:space="preserve">and </w:t>
      </w:r>
      <w:r w:rsidR="000542B1">
        <w:t xml:space="preserve">not solely </w:t>
      </w:r>
      <w:r w:rsidR="00CC1D10">
        <w:t xml:space="preserve">face/age recognition. In comparison, our model </w:t>
      </w:r>
      <w:r w:rsidR="000A0039">
        <w:t xml:space="preserve">has been </w:t>
      </w:r>
      <w:r w:rsidR="0089211F">
        <w:t>adjusted for maximum return in face/</w:t>
      </w:r>
      <w:r w:rsidR="00395403">
        <w:t>age recognition</w:t>
      </w:r>
      <w:r w:rsidR="00F722B4">
        <w:t xml:space="preserve">, hence is specialised for this purpose and less generalisable. </w:t>
      </w:r>
    </w:p>
    <w:p w14:paraId="78853CBA" w14:textId="77777777" w:rsidR="00733097" w:rsidRDefault="00733097" w:rsidP="00381C65"/>
    <w:p w14:paraId="0CBEAEB5" w14:textId="2B7D1435" w:rsidR="00A94865" w:rsidRDefault="003E7925" w:rsidP="00381C65">
      <w:r>
        <w:t>F</w:t>
      </w:r>
      <w:r w:rsidR="006A330B">
        <w:t xml:space="preserve">or the validation sets, our model returned </w:t>
      </w:r>
      <w:r w:rsidR="00152DB3">
        <w:t>5.65 year MAE for age</w:t>
      </w:r>
      <w:r w:rsidR="00F93327">
        <w:t xml:space="preserve"> and </w:t>
      </w:r>
      <w:r w:rsidR="00C15DBC">
        <w:t>94.5% gender accuracy. The pre</w:t>
      </w:r>
      <w:r w:rsidR="002101D5">
        <w:t>-</w:t>
      </w:r>
      <w:r w:rsidR="00C15DBC">
        <w:t xml:space="preserve">trained model </w:t>
      </w:r>
      <w:r w:rsidR="00AD4B55">
        <w:t xml:space="preserve">had </w:t>
      </w:r>
      <w:r w:rsidR="001013AC">
        <w:t xml:space="preserve">an </w:t>
      </w:r>
      <w:r w:rsidR="00AD4B55">
        <w:t xml:space="preserve">age MAE </w:t>
      </w:r>
      <w:r w:rsidR="001013AC">
        <w:t xml:space="preserve">of </w:t>
      </w:r>
      <w:r w:rsidR="00AD4B55">
        <w:t>8.38 year</w:t>
      </w:r>
      <w:r w:rsidR="002101D5">
        <w:t>s</w:t>
      </w:r>
      <w:r w:rsidR="00AD4B55">
        <w:t xml:space="preserve"> and 82</w:t>
      </w:r>
      <w:r w:rsidR="00650546">
        <w:t>.0% gender a</w:t>
      </w:r>
      <w:r w:rsidR="002101D5">
        <w:t>c</w:t>
      </w:r>
      <w:r w:rsidR="00650546">
        <w:t>curacy</w:t>
      </w:r>
      <w:r w:rsidR="00741D8C">
        <w:t xml:space="preserve">. These results are </w:t>
      </w:r>
      <w:r w:rsidR="00825AEC">
        <w:t>similar</w:t>
      </w:r>
      <w:r w:rsidR="00741D8C">
        <w:t xml:space="preserve"> </w:t>
      </w:r>
      <w:r w:rsidR="00825AEC">
        <w:t>to</w:t>
      </w:r>
      <w:r w:rsidR="00741D8C">
        <w:t xml:space="preserve"> the test set </w:t>
      </w:r>
      <w:r w:rsidR="00F6072A">
        <w:t>values</w:t>
      </w:r>
      <w:r w:rsidR="00825AEC">
        <w:t xml:space="preserve">, hence </w:t>
      </w:r>
      <w:r w:rsidR="00D8004D">
        <w:t>one can con</w:t>
      </w:r>
      <w:r w:rsidR="000F1D56">
        <w:t>cl</w:t>
      </w:r>
      <w:r w:rsidR="00D8004D">
        <w:t>ude overfitting was not</w:t>
      </w:r>
      <w:r w:rsidR="000F1D56">
        <w:t xml:space="preserve"> an issue.</w:t>
      </w:r>
      <w:r w:rsidR="00D8004D">
        <w:t xml:space="preserve"> </w:t>
      </w:r>
      <w:r w:rsidR="00650546">
        <w:t xml:space="preserve"> </w:t>
      </w:r>
      <w:r w:rsidR="002219FF">
        <w:t xml:space="preserve"> </w:t>
      </w:r>
    </w:p>
    <w:p w14:paraId="49914A8E" w14:textId="77777777" w:rsidR="008940B7" w:rsidRDefault="008940B7" w:rsidP="00381C65"/>
    <w:p w14:paraId="1D1FE7C5" w14:textId="048F14A5" w:rsidR="00066609" w:rsidRDefault="00376996" w:rsidP="00381C65">
      <w:r>
        <w:t xml:space="preserve">Following </w:t>
      </w:r>
      <w:r w:rsidR="00BC0696">
        <w:t xml:space="preserve">a similar architecture to the </w:t>
      </w:r>
      <w:r w:rsidR="006C11C9">
        <w:t xml:space="preserve">widely </w:t>
      </w:r>
      <w:r w:rsidR="00AC6376">
        <w:t>popular</w:t>
      </w:r>
      <w:r w:rsidR="006C11C9">
        <w:t xml:space="preserve"> AlexNet</w:t>
      </w:r>
      <w:r w:rsidR="00413FA2">
        <w:t>, albeit scaled</w:t>
      </w:r>
      <w:r w:rsidR="00F55BFF">
        <w:t>-</w:t>
      </w:r>
      <w:r w:rsidR="00413FA2">
        <w:t>down</w:t>
      </w:r>
      <w:r w:rsidR="00AC6376">
        <w:t>, proved to be very successful</w:t>
      </w:r>
      <w:r w:rsidR="00FF1FD3">
        <w:t>.</w:t>
      </w:r>
      <w:r w:rsidR="00344383">
        <w:t xml:space="preserve"> </w:t>
      </w:r>
      <w:r w:rsidR="00083257">
        <w:t xml:space="preserve">Considering </w:t>
      </w:r>
      <w:r w:rsidR="00FF1FD3">
        <w:t xml:space="preserve">AlexNet achieved </w:t>
      </w:r>
      <w:r w:rsidR="00072074">
        <w:t xml:space="preserve">up to </w:t>
      </w:r>
      <w:r w:rsidR="009E6FDE">
        <w:t>81.4%</w:t>
      </w:r>
      <w:r w:rsidR="00072074">
        <w:t xml:space="preserve"> accuracy </w:t>
      </w:r>
      <w:r w:rsidR="00083257">
        <w:t>in the ImageNet competition</w:t>
      </w:r>
      <w:r w:rsidR="00ED470D">
        <w:t xml:space="preserve">, our </w:t>
      </w:r>
      <w:r w:rsidR="00F77FBD">
        <w:t>92.2%</w:t>
      </w:r>
      <w:r w:rsidR="00B025FB">
        <w:t xml:space="preserve"> gender accuracy</w:t>
      </w:r>
      <w:r w:rsidR="002246EC">
        <w:t xml:space="preserve"> is impressive</w:t>
      </w:r>
      <w:r w:rsidR="00AB3DC6">
        <w:t>, although these are not directly comparable.</w:t>
      </w:r>
      <w:r w:rsidR="00892F3F">
        <w:t xml:space="preserve"> </w:t>
      </w:r>
      <w:r w:rsidR="004B16A5">
        <w:t>Xception's failings may be due</w:t>
      </w:r>
      <w:r w:rsidR="00B52880">
        <w:t xml:space="preserve"> in part</w:t>
      </w:r>
      <w:r w:rsidR="004B16A5">
        <w:t xml:space="preserve"> to </w:t>
      </w:r>
      <w:r w:rsidR="00BE3EA7">
        <w:t xml:space="preserve">its </w:t>
      </w:r>
      <w:r w:rsidR="006F72FF">
        <w:t>aggressive downsampling of high</w:t>
      </w:r>
      <w:r w:rsidR="00D4001E">
        <w:t>-</w:t>
      </w:r>
      <w:r w:rsidR="006F72FF">
        <w:t>resolution images</w:t>
      </w:r>
      <w:r w:rsidR="002F2EF5">
        <w:t xml:space="preserve">, </w:t>
      </w:r>
      <w:r w:rsidR="00655B7F">
        <w:t xml:space="preserve">potentially losing </w:t>
      </w:r>
      <w:r w:rsidR="00855CF4">
        <w:t>important information</w:t>
      </w:r>
      <w:r w:rsidR="005430C4">
        <w:t xml:space="preserve"> about the original image.</w:t>
      </w:r>
    </w:p>
    <w:p w14:paraId="1138536F" w14:textId="77777777" w:rsidR="001B017F" w:rsidRDefault="001B017F" w:rsidP="00381C65"/>
    <w:p w14:paraId="55CA6FB3" w14:textId="1A2556E2" w:rsidR="00223C7F" w:rsidRDefault="001658BE" w:rsidP="00381C65">
      <w:pPr>
        <w:rPr>
          <w:color w:val="000000" w:themeColor="text1"/>
        </w:rPr>
      </w:pPr>
      <w:r>
        <w:t xml:space="preserve">In this assignment, </w:t>
      </w:r>
      <w:r w:rsidR="00CA3EAD">
        <w:t xml:space="preserve">we successfully utilised the power of CNNs </w:t>
      </w:r>
      <w:r w:rsidR="00A25CD3">
        <w:t>for image recognition</w:t>
      </w:r>
      <w:r w:rsidR="00F009DD">
        <w:t xml:space="preserve"> and used our knowledge of </w:t>
      </w:r>
      <w:r w:rsidR="00925984">
        <w:t xml:space="preserve">the behaviour of </w:t>
      </w:r>
      <w:r w:rsidR="00FB3EA7">
        <w:t>convolutional</w:t>
      </w:r>
      <w:r w:rsidR="0076316B">
        <w:t>, ReLU</w:t>
      </w:r>
      <w:r w:rsidR="00925984">
        <w:t xml:space="preserve"> and </w:t>
      </w:r>
      <w:r w:rsidR="0076316B">
        <w:t>pooling</w:t>
      </w:r>
      <w:r w:rsidR="00925984">
        <w:t xml:space="preserve"> layers to </w:t>
      </w:r>
      <w:r w:rsidR="00433B49">
        <w:t>create a model which outperformed the industry standard Xception</w:t>
      </w:r>
      <w:r w:rsidR="00DD1415">
        <w:t xml:space="preserve"> by </w:t>
      </w:r>
      <w:r w:rsidR="000F3A04">
        <w:t xml:space="preserve">8.6% for gender classification and </w:t>
      </w:r>
      <w:r w:rsidR="00223C7F">
        <w:t>an incredible</w:t>
      </w:r>
      <w:r w:rsidR="007B42E3">
        <w:t xml:space="preserve"> 54% improvement for age estimation MAE.</w:t>
      </w:r>
      <w:r w:rsidR="00BA58D7">
        <w:t xml:space="preserve"> This can be explained by the fact </w:t>
      </w:r>
      <w:r w:rsidR="008F4788">
        <w:t>Xception has</w:t>
      </w:r>
      <w:r w:rsidR="007F1069">
        <w:t xml:space="preserve"> 71 layers, compared to our model's </w:t>
      </w:r>
      <w:r w:rsidR="0051002B" w:rsidRPr="0051002B">
        <w:rPr>
          <w:color w:val="000000" w:themeColor="text1"/>
        </w:rPr>
        <w:t>41</w:t>
      </w:r>
      <w:r w:rsidR="007F1069">
        <w:rPr>
          <w:color w:val="FF0000"/>
        </w:rPr>
        <w:t xml:space="preserve"> </w:t>
      </w:r>
      <w:r w:rsidR="007F1069">
        <w:rPr>
          <w:color w:val="000000" w:themeColor="text1"/>
        </w:rPr>
        <w:t>layers.</w:t>
      </w:r>
      <w:r w:rsidR="00057978">
        <w:rPr>
          <w:color w:val="000000" w:themeColor="text1"/>
        </w:rPr>
        <w:t xml:space="preserve"> Given </w:t>
      </w:r>
      <w:r w:rsidR="00221CC2">
        <w:rPr>
          <w:color w:val="000000" w:themeColor="text1"/>
        </w:rPr>
        <w:t>Xception's</w:t>
      </w:r>
      <w:r w:rsidR="00057978">
        <w:rPr>
          <w:color w:val="000000" w:themeColor="text1"/>
        </w:rPr>
        <w:t xml:space="preserve"> </w:t>
      </w:r>
      <w:r w:rsidR="00221CC2">
        <w:rPr>
          <w:color w:val="000000" w:themeColor="text1"/>
        </w:rPr>
        <w:t>increased</w:t>
      </w:r>
      <w:r w:rsidR="00057978">
        <w:rPr>
          <w:color w:val="000000" w:themeColor="text1"/>
        </w:rPr>
        <w:t xml:space="preserve"> model complexity</w:t>
      </w:r>
      <w:r w:rsidR="00221CC2">
        <w:rPr>
          <w:color w:val="000000" w:themeColor="text1"/>
        </w:rPr>
        <w:t xml:space="preserve">, more training data is required </w:t>
      </w:r>
      <w:r w:rsidR="003F2BE9">
        <w:rPr>
          <w:color w:val="000000" w:themeColor="text1"/>
        </w:rPr>
        <w:t xml:space="preserve">to utilise </w:t>
      </w:r>
      <w:r w:rsidR="006D2401">
        <w:rPr>
          <w:color w:val="000000" w:themeColor="text1"/>
        </w:rPr>
        <w:t xml:space="preserve">its full potential. Otherwise, as seen in this project, </w:t>
      </w:r>
      <w:r w:rsidR="00623298">
        <w:rPr>
          <w:color w:val="000000" w:themeColor="text1"/>
        </w:rPr>
        <w:t>Xception is overfitting the training data</w:t>
      </w:r>
      <w:r w:rsidR="00C92CBB">
        <w:rPr>
          <w:color w:val="000000" w:themeColor="text1"/>
        </w:rPr>
        <w:t xml:space="preserve"> and hence reducing the accuracy of the test </w:t>
      </w:r>
      <w:r w:rsidR="003C78DD">
        <w:rPr>
          <w:color w:val="000000" w:themeColor="text1"/>
        </w:rPr>
        <w:t>results.</w:t>
      </w:r>
      <w:r w:rsidR="00E80C14">
        <w:rPr>
          <w:color w:val="000000" w:themeColor="text1"/>
        </w:rPr>
        <w:t xml:space="preserve"> As age estimation is a regression problem, a very large sample would be needed to improve Xception's </w:t>
      </w:r>
      <w:r w:rsidR="00E83C49">
        <w:rPr>
          <w:color w:val="000000" w:themeColor="text1"/>
        </w:rPr>
        <w:t>age accuracy.</w:t>
      </w:r>
    </w:p>
    <w:p w14:paraId="07E0AFEA" w14:textId="77777777" w:rsidR="00C37B9B" w:rsidRDefault="00C37B9B" w:rsidP="00381C65">
      <w:pPr>
        <w:rPr>
          <w:color w:val="000000" w:themeColor="text1"/>
        </w:rPr>
      </w:pPr>
    </w:p>
    <w:p w14:paraId="604F5AC3" w14:textId="36A5C134" w:rsidR="00920784" w:rsidRPr="00E12224" w:rsidRDefault="00A12606" w:rsidP="00E12224">
      <w:pPr>
        <w:rPr>
          <w:color w:val="000000" w:themeColor="text1"/>
        </w:rPr>
      </w:pPr>
      <w:r>
        <w:rPr>
          <w:color w:val="000000" w:themeColor="text1"/>
        </w:rPr>
        <w:t>Given more time</w:t>
      </w:r>
      <w:r w:rsidR="00197FA2">
        <w:rPr>
          <w:color w:val="000000" w:themeColor="text1"/>
        </w:rPr>
        <w:t xml:space="preserve">, our model could have been improved further </w:t>
      </w:r>
      <w:r w:rsidR="006823D8">
        <w:rPr>
          <w:color w:val="000000" w:themeColor="text1"/>
        </w:rPr>
        <w:t xml:space="preserve">by testing </w:t>
      </w:r>
      <w:r w:rsidR="00F96116">
        <w:rPr>
          <w:color w:val="000000" w:themeColor="text1"/>
        </w:rPr>
        <w:t>more</w:t>
      </w:r>
      <w:r w:rsidR="006823D8">
        <w:rPr>
          <w:color w:val="000000" w:themeColor="text1"/>
        </w:rPr>
        <w:t xml:space="preserve"> combinations of hidden layer </w:t>
      </w:r>
      <w:r w:rsidR="00F96116">
        <w:rPr>
          <w:color w:val="000000" w:themeColor="text1"/>
        </w:rPr>
        <w:t xml:space="preserve">architectures and </w:t>
      </w:r>
      <w:r w:rsidR="006C0C89">
        <w:rPr>
          <w:color w:val="000000" w:themeColor="text1"/>
        </w:rPr>
        <w:t>carrying out greater data augmentation</w:t>
      </w:r>
      <w:r w:rsidR="005C4767">
        <w:rPr>
          <w:color w:val="000000" w:themeColor="text1"/>
        </w:rPr>
        <w:t xml:space="preserve">. </w:t>
      </w:r>
      <w:r w:rsidR="00BC5EAC">
        <w:rPr>
          <w:color w:val="000000" w:themeColor="text1"/>
        </w:rPr>
        <w:t xml:space="preserve">Further research into </w:t>
      </w:r>
      <w:r w:rsidR="00C2146F">
        <w:rPr>
          <w:color w:val="000000" w:themeColor="text1"/>
        </w:rPr>
        <w:t>attention layers may have also allowed us to adopt them more successfully.</w:t>
      </w:r>
    </w:p>
    <w:p w14:paraId="471313D7" w14:textId="4EAD7512" w:rsidR="00600329" w:rsidRDefault="00600329" w:rsidP="00381C65"/>
    <w:p w14:paraId="6F711039" w14:textId="77777777" w:rsidR="00600329" w:rsidRDefault="00600329">
      <w:r>
        <w:br w:type="page"/>
      </w:r>
    </w:p>
    <w:p w14:paraId="661D2E33" w14:textId="566D5057" w:rsidR="00600329" w:rsidRDefault="00600329" w:rsidP="00600329">
      <w:pPr>
        <w:pStyle w:val="Title"/>
        <w:rPr>
          <w:b/>
          <w:bCs/>
        </w:rPr>
      </w:pPr>
      <w:r>
        <w:rPr>
          <w:b/>
          <w:bCs/>
        </w:rPr>
        <w:lastRenderedPageBreak/>
        <w:t>Reference</w:t>
      </w:r>
    </w:p>
    <w:p w14:paraId="027C9E18" w14:textId="77777777" w:rsidR="00600329" w:rsidRPr="00600329" w:rsidRDefault="00600329" w:rsidP="00600329">
      <w:pPr>
        <w:pStyle w:val="Bibliography"/>
      </w:pPr>
      <w:r>
        <w:fldChar w:fldCharType="begin"/>
      </w:r>
      <w:r>
        <w:instrText xml:space="preserve"> ADDIN ZOTERO_BIBL {"uncited":[],"omitted":[],"custom":[]} CSL_BIBLIOGRAPHY </w:instrText>
      </w:r>
      <w:r>
        <w:fldChar w:fldCharType="separate"/>
      </w:r>
      <w:r w:rsidRPr="00600329">
        <w:t>[1]</w:t>
      </w:r>
      <w:r w:rsidRPr="00600329">
        <w:tab/>
        <w:t>Detail of the AlexNet architecture. ResearchGate n.d. https://www.researchgate.net/figure/Detail-of-the-AlexNet-architecture_tbl1_332333495 (accessed March 20, 2022).</w:t>
      </w:r>
    </w:p>
    <w:p w14:paraId="01C9B798" w14:textId="77777777" w:rsidR="00600329" w:rsidRPr="00600329" w:rsidRDefault="00600329" w:rsidP="00600329">
      <w:pPr>
        <w:pStyle w:val="Bibliography"/>
      </w:pPr>
      <w:r w:rsidRPr="00600329">
        <w:t>[2]</w:t>
      </w:r>
      <w:r w:rsidRPr="00600329">
        <w:tab/>
        <w:t>Team K. Keras documentation: Xception n.d. https://keras.io/api/applications/xception/ (accessed March 20, 2022).</w:t>
      </w:r>
    </w:p>
    <w:p w14:paraId="3294F087" w14:textId="77777777" w:rsidR="00600329" w:rsidRPr="00600329" w:rsidRDefault="00600329" w:rsidP="00600329">
      <w:pPr>
        <w:pStyle w:val="Bibliography"/>
      </w:pPr>
      <w:r w:rsidRPr="00600329">
        <w:t>[3]</w:t>
      </w:r>
      <w:r w:rsidRPr="00600329">
        <w:tab/>
        <w:t>Xception: Implementing from scratch using Tensorflow | by Arjun Sarkar | Towards Data Science n.d. https://towardsdatascience.com/xception-from-scratch-using-tensorflow-even-better-than-inception-940fb231ced9 (accessed March 20, 2022).</w:t>
      </w:r>
    </w:p>
    <w:p w14:paraId="16DC3F43" w14:textId="77777777" w:rsidR="00600329" w:rsidRPr="00600329" w:rsidRDefault="00600329" w:rsidP="00600329">
      <w:pPr>
        <w:pStyle w:val="Bibliography"/>
      </w:pPr>
      <w:r w:rsidRPr="00600329">
        <w:t>[4]</w:t>
      </w:r>
      <w:r w:rsidRPr="00600329">
        <w:tab/>
        <w:t>Xception convolutional neural network - MATLAB xception - MathWorks United Kingdom n.d. https://uk.mathworks.com/help/deeplearning/ref/xception.html (accessed March 20, 2022).</w:t>
      </w:r>
    </w:p>
    <w:p w14:paraId="0EB024D6" w14:textId="4853ABF0" w:rsidR="00600329" w:rsidRPr="00600329" w:rsidRDefault="00600329" w:rsidP="00600329">
      <w:r>
        <w:fldChar w:fldCharType="end"/>
      </w:r>
    </w:p>
    <w:p w14:paraId="4FA6D7B1" w14:textId="77777777" w:rsidR="00920784" w:rsidRPr="00A94865" w:rsidRDefault="00920784" w:rsidP="00381C65"/>
    <w:sectPr w:rsidR="00920784" w:rsidRPr="00A94865" w:rsidSect="00ED5CB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F7071" w14:textId="77777777" w:rsidR="00E37C14" w:rsidRDefault="00E37C14" w:rsidP="00406AA9">
      <w:r>
        <w:separator/>
      </w:r>
    </w:p>
  </w:endnote>
  <w:endnote w:type="continuationSeparator" w:id="0">
    <w:p w14:paraId="025480D9" w14:textId="77777777" w:rsidR="00E37C14" w:rsidRDefault="00E37C14" w:rsidP="00406AA9">
      <w:r>
        <w:continuationSeparator/>
      </w:r>
    </w:p>
  </w:endnote>
  <w:endnote w:type="continuationNotice" w:id="1">
    <w:p w14:paraId="65BA56E0" w14:textId="77777777" w:rsidR="00E37C14" w:rsidRDefault="00E37C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angal">
    <w:altName w:val="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C530E" w14:textId="77777777" w:rsidR="00E37C14" w:rsidRDefault="00E37C14" w:rsidP="00406AA9">
      <w:r>
        <w:separator/>
      </w:r>
    </w:p>
  </w:footnote>
  <w:footnote w:type="continuationSeparator" w:id="0">
    <w:p w14:paraId="5403424E" w14:textId="77777777" w:rsidR="00E37C14" w:rsidRDefault="00E37C14" w:rsidP="00406AA9">
      <w:r>
        <w:continuationSeparator/>
      </w:r>
    </w:p>
  </w:footnote>
  <w:footnote w:type="continuationNotice" w:id="1">
    <w:p w14:paraId="36DBE054" w14:textId="77777777" w:rsidR="00E37C14" w:rsidRDefault="00E37C1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30AF3"/>
    <w:multiLevelType w:val="hybridMultilevel"/>
    <w:tmpl w:val="822090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226D34"/>
    <w:multiLevelType w:val="hybridMultilevel"/>
    <w:tmpl w:val="8220905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624338C"/>
    <w:multiLevelType w:val="hybridMultilevel"/>
    <w:tmpl w:val="742895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323CC9"/>
    <w:multiLevelType w:val="multilevel"/>
    <w:tmpl w:val="791A3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727B64"/>
    <w:multiLevelType w:val="multilevel"/>
    <w:tmpl w:val="1E04F9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2MDS3MDQwMjY2MjFT0lEKTi0uzszPAykwNK0FAM/UOyotAAAA"/>
  </w:docVars>
  <w:rsids>
    <w:rsidRoot w:val="00ED5CB3"/>
    <w:rsid w:val="00007011"/>
    <w:rsid w:val="00017034"/>
    <w:rsid w:val="000217ED"/>
    <w:rsid w:val="00024C88"/>
    <w:rsid w:val="000252FF"/>
    <w:rsid w:val="00030109"/>
    <w:rsid w:val="00030E41"/>
    <w:rsid w:val="00032DD1"/>
    <w:rsid w:val="00034DA8"/>
    <w:rsid w:val="00037C6A"/>
    <w:rsid w:val="00037D6B"/>
    <w:rsid w:val="00040EED"/>
    <w:rsid w:val="000423CC"/>
    <w:rsid w:val="000427D5"/>
    <w:rsid w:val="00044CBE"/>
    <w:rsid w:val="00045C3A"/>
    <w:rsid w:val="00046ABC"/>
    <w:rsid w:val="000475B9"/>
    <w:rsid w:val="00052061"/>
    <w:rsid w:val="000522DD"/>
    <w:rsid w:val="00053649"/>
    <w:rsid w:val="0005383D"/>
    <w:rsid w:val="000542B1"/>
    <w:rsid w:val="00057978"/>
    <w:rsid w:val="00057B71"/>
    <w:rsid w:val="00060343"/>
    <w:rsid w:val="00060817"/>
    <w:rsid w:val="000638F2"/>
    <w:rsid w:val="000657C5"/>
    <w:rsid w:val="00066609"/>
    <w:rsid w:val="00067FEA"/>
    <w:rsid w:val="00072074"/>
    <w:rsid w:val="000744E0"/>
    <w:rsid w:val="000768F4"/>
    <w:rsid w:val="00077114"/>
    <w:rsid w:val="00077976"/>
    <w:rsid w:val="00080131"/>
    <w:rsid w:val="00080DF7"/>
    <w:rsid w:val="00083257"/>
    <w:rsid w:val="0008609D"/>
    <w:rsid w:val="000860E3"/>
    <w:rsid w:val="00087A9F"/>
    <w:rsid w:val="000924D4"/>
    <w:rsid w:val="000924DC"/>
    <w:rsid w:val="0009424C"/>
    <w:rsid w:val="00094ADD"/>
    <w:rsid w:val="00095BD2"/>
    <w:rsid w:val="00095F7F"/>
    <w:rsid w:val="000A0039"/>
    <w:rsid w:val="000A0312"/>
    <w:rsid w:val="000A066F"/>
    <w:rsid w:val="000A17A4"/>
    <w:rsid w:val="000A2D6E"/>
    <w:rsid w:val="000A5185"/>
    <w:rsid w:val="000A6D08"/>
    <w:rsid w:val="000B1A1D"/>
    <w:rsid w:val="000C1181"/>
    <w:rsid w:val="000C17C3"/>
    <w:rsid w:val="000C22C6"/>
    <w:rsid w:val="000C3336"/>
    <w:rsid w:val="000C6C96"/>
    <w:rsid w:val="000D1255"/>
    <w:rsid w:val="000D42B9"/>
    <w:rsid w:val="000D45BE"/>
    <w:rsid w:val="000D6B46"/>
    <w:rsid w:val="000D6C08"/>
    <w:rsid w:val="000D785B"/>
    <w:rsid w:val="000E2942"/>
    <w:rsid w:val="000E53C7"/>
    <w:rsid w:val="000E5910"/>
    <w:rsid w:val="000E5C1F"/>
    <w:rsid w:val="000F0A41"/>
    <w:rsid w:val="000F0A92"/>
    <w:rsid w:val="000F1D56"/>
    <w:rsid w:val="000F3A04"/>
    <w:rsid w:val="000F5E3A"/>
    <w:rsid w:val="001013AC"/>
    <w:rsid w:val="00102427"/>
    <w:rsid w:val="00104205"/>
    <w:rsid w:val="00107927"/>
    <w:rsid w:val="00116145"/>
    <w:rsid w:val="001161BD"/>
    <w:rsid w:val="0011625E"/>
    <w:rsid w:val="001169A1"/>
    <w:rsid w:val="00117D83"/>
    <w:rsid w:val="00120410"/>
    <w:rsid w:val="00123C19"/>
    <w:rsid w:val="00124662"/>
    <w:rsid w:val="00125B40"/>
    <w:rsid w:val="00130BDC"/>
    <w:rsid w:val="001341A7"/>
    <w:rsid w:val="001344B2"/>
    <w:rsid w:val="00136B10"/>
    <w:rsid w:val="00140DCC"/>
    <w:rsid w:val="001411E1"/>
    <w:rsid w:val="0014133B"/>
    <w:rsid w:val="00142EED"/>
    <w:rsid w:val="001519F5"/>
    <w:rsid w:val="00152419"/>
    <w:rsid w:val="00152B3C"/>
    <w:rsid w:val="00152DB3"/>
    <w:rsid w:val="001537EE"/>
    <w:rsid w:val="001549EF"/>
    <w:rsid w:val="00161B36"/>
    <w:rsid w:val="001620E2"/>
    <w:rsid w:val="001625B6"/>
    <w:rsid w:val="00164591"/>
    <w:rsid w:val="001648C3"/>
    <w:rsid w:val="00164AD4"/>
    <w:rsid w:val="00164EAA"/>
    <w:rsid w:val="001658BE"/>
    <w:rsid w:val="00165AEE"/>
    <w:rsid w:val="00166C03"/>
    <w:rsid w:val="001674AD"/>
    <w:rsid w:val="001732FF"/>
    <w:rsid w:val="00176F04"/>
    <w:rsid w:val="0017702B"/>
    <w:rsid w:val="001825AB"/>
    <w:rsid w:val="00183639"/>
    <w:rsid w:val="00183782"/>
    <w:rsid w:val="00184337"/>
    <w:rsid w:val="00187D67"/>
    <w:rsid w:val="001908CD"/>
    <w:rsid w:val="00191084"/>
    <w:rsid w:val="001965C0"/>
    <w:rsid w:val="00197FA2"/>
    <w:rsid w:val="001A04C6"/>
    <w:rsid w:val="001A15E8"/>
    <w:rsid w:val="001A485C"/>
    <w:rsid w:val="001A54D1"/>
    <w:rsid w:val="001A6648"/>
    <w:rsid w:val="001B017F"/>
    <w:rsid w:val="001B0FD6"/>
    <w:rsid w:val="001B111E"/>
    <w:rsid w:val="001B52A9"/>
    <w:rsid w:val="001B627F"/>
    <w:rsid w:val="001B6746"/>
    <w:rsid w:val="001B68AF"/>
    <w:rsid w:val="001C06BE"/>
    <w:rsid w:val="001C2786"/>
    <w:rsid w:val="001C2E4A"/>
    <w:rsid w:val="001C758A"/>
    <w:rsid w:val="001C7DDE"/>
    <w:rsid w:val="001D0BC5"/>
    <w:rsid w:val="001D1171"/>
    <w:rsid w:val="001D25DE"/>
    <w:rsid w:val="001E251B"/>
    <w:rsid w:val="001E26C5"/>
    <w:rsid w:val="001E6510"/>
    <w:rsid w:val="001E714D"/>
    <w:rsid w:val="001F0A68"/>
    <w:rsid w:val="001F3475"/>
    <w:rsid w:val="00200266"/>
    <w:rsid w:val="00200DA5"/>
    <w:rsid w:val="0020273A"/>
    <w:rsid w:val="0020325A"/>
    <w:rsid w:val="00207F02"/>
    <w:rsid w:val="00207F9A"/>
    <w:rsid w:val="002101D5"/>
    <w:rsid w:val="00212167"/>
    <w:rsid w:val="00215ADD"/>
    <w:rsid w:val="00217871"/>
    <w:rsid w:val="00217B8A"/>
    <w:rsid w:val="00217C8F"/>
    <w:rsid w:val="00217E0C"/>
    <w:rsid w:val="002219FF"/>
    <w:rsid w:val="00221CC2"/>
    <w:rsid w:val="00223C7F"/>
    <w:rsid w:val="00224172"/>
    <w:rsid w:val="002246EC"/>
    <w:rsid w:val="002339F4"/>
    <w:rsid w:val="00233E6C"/>
    <w:rsid w:val="0023619C"/>
    <w:rsid w:val="002415CF"/>
    <w:rsid w:val="00243DD8"/>
    <w:rsid w:val="002451D6"/>
    <w:rsid w:val="0024641A"/>
    <w:rsid w:val="00246581"/>
    <w:rsid w:val="002473CC"/>
    <w:rsid w:val="002476CF"/>
    <w:rsid w:val="00250113"/>
    <w:rsid w:val="00250209"/>
    <w:rsid w:val="00251BE3"/>
    <w:rsid w:val="00252518"/>
    <w:rsid w:val="00253649"/>
    <w:rsid w:val="00256199"/>
    <w:rsid w:val="00260F75"/>
    <w:rsid w:val="002613D2"/>
    <w:rsid w:val="00261C61"/>
    <w:rsid w:val="00261D48"/>
    <w:rsid w:val="002623A8"/>
    <w:rsid w:val="00263B8A"/>
    <w:rsid w:val="002650F4"/>
    <w:rsid w:val="00270B60"/>
    <w:rsid w:val="002710C7"/>
    <w:rsid w:val="0027144B"/>
    <w:rsid w:val="00273174"/>
    <w:rsid w:val="00277656"/>
    <w:rsid w:val="00277C44"/>
    <w:rsid w:val="0028273F"/>
    <w:rsid w:val="00285693"/>
    <w:rsid w:val="00286C48"/>
    <w:rsid w:val="00292053"/>
    <w:rsid w:val="00292313"/>
    <w:rsid w:val="002A49C7"/>
    <w:rsid w:val="002A52F4"/>
    <w:rsid w:val="002A5E2B"/>
    <w:rsid w:val="002A6977"/>
    <w:rsid w:val="002B5D20"/>
    <w:rsid w:val="002B6CFA"/>
    <w:rsid w:val="002B7730"/>
    <w:rsid w:val="002B784C"/>
    <w:rsid w:val="002C0F48"/>
    <w:rsid w:val="002C329E"/>
    <w:rsid w:val="002C48B2"/>
    <w:rsid w:val="002C4F73"/>
    <w:rsid w:val="002C6D11"/>
    <w:rsid w:val="002C7180"/>
    <w:rsid w:val="002D23F5"/>
    <w:rsid w:val="002D24BE"/>
    <w:rsid w:val="002D4A5E"/>
    <w:rsid w:val="002D66E0"/>
    <w:rsid w:val="002D7689"/>
    <w:rsid w:val="002E05D0"/>
    <w:rsid w:val="002E1373"/>
    <w:rsid w:val="002E3BA3"/>
    <w:rsid w:val="002E53C2"/>
    <w:rsid w:val="002E6D38"/>
    <w:rsid w:val="002F1F7B"/>
    <w:rsid w:val="002F2E74"/>
    <w:rsid w:val="002F2EF5"/>
    <w:rsid w:val="002F31FF"/>
    <w:rsid w:val="002F4CEC"/>
    <w:rsid w:val="002F7E97"/>
    <w:rsid w:val="00300E89"/>
    <w:rsid w:val="00304CDF"/>
    <w:rsid w:val="00304E9A"/>
    <w:rsid w:val="003053FF"/>
    <w:rsid w:val="0030566E"/>
    <w:rsid w:val="003079BC"/>
    <w:rsid w:val="00307ED1"/>
    <w:rsid w:val="00315765"/>
    <w:rsid w:val="003160C4"/>
    <w:rsid w:val="00316B18"/>
    <w:rsid w:val="00316B4F"/>
    <w:rsid w:val="003174D2"/>
    <w:rsid w:val="00320D36"/>
    <w:rsid w:val="00320EAF"/>
    <w:rsid w:val="00325C86"/>
    <w:rsid w:val="00326FFE"/>
    <w:rsid w:val="0033011C"/>
    <w:rsid w:val="003311A5"/>
    <w:rsid w:val="003319B6"/>
    <w:rsid w:val="00332C4E"/>
    <w:rsid w:val="00334555"/>
    <w:rsid w:val="00335927"/>
    <w:rsid w:val="003414D8"/>
    <w:rsid w:val="00343B87"/>
    <w:rsid w:val="00344383"/>
    <w:rsid w:val="003447DA"/>
    <w:rsid w:val="00350FF5"/>
    <w:rsid w:val="0035141A"/>
    <w:rsid w:val="0035286B"/>
    <w:rsid w:val="00353A66"/>
    <w:rsid w:val="00354932"/>
    <w:rsid w:val="003566B3"/>
    <w:rsid w:val="00356FE9"/>
    <w:rsid w:val="003603E0"/>
    <w:rsid w:val="003611E0"/>
    <w:rsid w:val="0036130D"/>
    <w:rsid w:val="00366497"/>
    <w:rsid w:val="00367980"/>
    <w:rsid w:val="00370831"/>
    <w:rsid w:val="00371999"/>
    <w:rsid w:val="00376996"/>
    <w:rsid w:val="0038166B"/>
    <w:rsid w:val="00381C65"/>
    <w:rsid w:val="0038345C"/>
    <w:rsid w:val="0038432C"/>
    <w:rsid w:val="00384A33"/>
    <w:rsid w:val="00385E43"/>
    <w:rsid w:val="00386C20"/>
    <w:rsid w:val="003877EC"/>
    <w:rsid w:val="003911BB"/>
    <w:rsid w:val="0039224C"/>
    <w:rsid w:val="0039296D"/>
    <w:rsid w:val="0039458F"/>
    <w:rsid w:val="00395403"/>
    <w:rsid w:val="00395743"/>
    <w:rsid w:val="00395A3C"/>
    <w:rsid w:val="00396C2B"/>
    <w:rsid w:val="003A23AA"/>
    <w:rsid w:val="003A252C"/>
    <w:rsid w:val="003A4ABD"/>
    <w:rsid w:val="003B0FCA"/>
    <w:rsid w:val="003B123D"/>
    <w:rsid w:val="003C046F"/>
    <w:rsid w:val="003C0EA0"/>
    <w:rsid w:val="003C6639"/>
    <w:rsid w:val="003C6BE4"/>
    <w:rsid w:val="003C78DD"/>
    <w:rsid w:val="003D368D"/>
    <w:rsid w:val="003D6945"/>
    <w:rsid w:val="003D69B4"/>
    <w:rsid w:val="003E0F98"/>
    <w:rsid w:val="003E3570"/>
    <w:rsid w:val="003E3A5B"/>
    <w:rsid w:val="003E5E83"/>
    <w:rsid w:val="003E6753"/>
    <w:rsid w:val="003E765F"/>
    <w:rsid w:val="003E7725"/>
    <w:rsid w:val="003E7925"/>
    <w:rsid w:val="003F1381"/>
    <w:rsid w:val="003F2BE9"/>
    <w:rsid w:val="003F4871"/>
    <w:rsid w:val="003F5EE8"/>
    <w:rsid w:val="003F6532"/>
    <w:rsid w:val="003F7B70"/>
    <w:rsid w:val="0040226F"/>
    <w:rsid w:val="00404D08"/>
    <w:rsid w:val="00406238"/>
    <w:rsid w:val="00406AA9"/>
    <w:rsid w:val="00413B49"/>
    <w:rsid w:val="00413E60"/>
    <w:rsid w:val="00413FA2"/>
    <w:rsid w:val="004155D3"/>
    <w:rsid w:val="00426256"/>
    <w:rsid w:val="0042734E"/>
    <w:rsid w:val="00433769"/>
    <w:rsid w:val="00433B49"/>
    <w:rsid w:val="00433DE1"/>
    <w:rsid w:val="00435F63"/>
    <w:rsid w:val="004400C3"/>
    <w:rsid w:val="00440C09"/>
    <w:rsid w:val="0044392D"/>
    <w:rsid w:val="0044492B"/>
    <w:rsid w:val="00445BE3"/>
    <w:rsid w:val="0045225F"/>
    <w:rsid w:val="004526FE"/>
    <w:rsid w:val="00452E4B"/>
    <w:rsid w:val="00457F94"/>
    <w:rsid w:val="00461CE1"/>
    <w:rsid w:val="00461F9C"/>
    <w:rsid w:val="0046400D"/>
    <w:rsid w:val="00467997"/>
    <w:rsid w:val="0047136C"/>
    <w:rsid w:val="004726E0"/>
    <w:rsid w:val="00474AE6"/>
    <w:rsid w:val="00476315"/>
    <w:rsid w:val="00476AF2"/>
    <w:rsid w:val="00484612"/>
    <w:rsid w:val="0049423A"/>
    <w:rsid w:val="0049773C"/>
    <w:rsid w:val="004A0671"/>
    <w:rsid w:val="004A22DE"/>
    <w:rsid w:val="004A4144"/>
    <w:rsid w:val="004A56C8"/>
    <w:rsid w:val="004A74EC"/>
    <w:rsid w:val="004B00CB"/>
    <w:rsid w:val="004B09C2"/>
    <w:rsid w:val="004B16A5"/>
    <w:rsid w:val="004B2451"/>
    <w:rsid w:val="004B7213"/>
    <w:rsid w:val="004C1CD5"/>
    <w:rsid w:val="004C557C"/>
    <w:rsid w:val="004C7308"/>
    <w:rsid w:val="004D0C69"/>
    <w:rsid w:val="004D1E67"/>
    <w:rsid w:val="004D3A68"/>
    <w:rsid w:val="004D4FE7"/>
    <w:rsid w:val="004D7979"/>
    <w:rsid w:val="004E2852"/>
    <w:rsid w:val="004E416D"/>
    <w:rsid w:val="004E6463"/>
    <w:rsid w:val="004F10A2"/>
    <w:rsid w:val="004F44AE"/>
    <w:rsid w:val="004F58B7"/>
    <w:rsid w:val="0051002B"/>
    <w:rsid w:val="00513379"/>
    <w:rsid w:val="00515A6A"/>
    <w:rsid w:val="0051666B"/>
    <w:rsid w:val="00522ACA"/>
    <w:rsid w:val="005252B8"/>
    <w:rsid w:val="00525D13"/>
    <w:rsid w:val="0052622E"/>
    <w:rsid w:val="00530A8F"/>
    <w:rsid w:val="00530BB6"/>
    <w:rsid w:val="0053293F"/>
    <w:rsid w:val="0053377A"/>
    <w:rsid w:val="0054074C"/>
    <w:rsid w:val="00542759"/>
    <w:rsid w:val="005430C4"/>
    <w:rsid w:val="005466BC"/>
    <w:rsid w:val="005505B9"/>
    <w:rsid w:val="00551519"/>
    <w:rsid w:val="00552EF6"/>
    <w:rsid w:val="005534B1"/>
    <w:rsid w:val="00553732"/>
    <w:rsid w:val="00553944"/>
    <w:rsid w:val="005552CD"/>
    <w:rsid w:val="005563DF"/>
    <w:rsid w:val="0055654F"/>
    <w:rsid w:val="0055685D"/>
    <w:rsid w:val="00556A1F"/>
    <w:rsid w:val="00563223"/>
    <w:rsid w:val="00566A03"/>
    <w:rsid w:val="00571A11"/>
    <w:rsid w:val="00572ACA"/>
    <w:rsid w:val="005860CE"/>
    <w:rsid w:val="0058698F"/>
    <w:rsid w:val="005911D3"/>
    <w:rsid w:val="00597137"/>
    <w:rsid w:val="005A0843"/>
    <w:rsid w:val="005A2EB3"/>
    <w:rsid w:val="005A3828"/>
    <w:rsid w:val="005A3FB5"/>
    <w:rsid w:val="005A5ADC"/>
    <w:rsid w:val="005A61CE"/>
    <w:rsid w:val="005A7B34"/>
    <w:rsid w:val="005A7E35"/>
    <w:rsid w:val="005B75E7"/>
    <w:rsid w:val="005B7898"/>
    <w:rsid w:val="005B7F6A"/>
    <w:rsid w:val="005C24F2"/>
    <w:rsid w:val="005C2823"/>
    <w:rsid w:val="005C415C"/>
    <w:rsid w:val="005C4767"/>
    <w:rsid w:val="005C4E55"/>
    <w:rsid w:val="005C6975"/>
    <w:rsid w:val="005C7017"/>
    <w:rsid w:val="005D0C51"/>
    <w:rsid w:val="005D2612"/>
    <w:rsid w:val="005E002B"/>
    <w:rsid w:val="005E2780"/>
    <w:rsid w:val="005E3728"/>
    <w:rsid w:val="005E4908"/>
    <w:rsid w:val="005E6301"/>
    <w:rsid w:val="005E6817"/>
    <w:rsid w:val="005F02AF"/>
    <w:rsid w:val="005F5E87"/>
    <w:rsid w:val="00600329"/>
    <w:rsid w:val="00600AF7"/>
    <w:rsid w:val="006066E7"/>
    <w:rsid w:val="0061067B"/>
    <w:rsid w:val="00610EF9"/>
    <w:rsid w:val="00611D51"/>
    <w:rsid w:val="00620964"/>
    <w:rsid w:val="00621D80"/>
    <w:rsid w:val="00623298"/>
    <w:rsid w:val="00623435"/>
    <w:rsid w:val="00632C14"/>
    <w:rsid w:val="00634BFE"/>
    <w:rsid w:val="00637CA6"/>
    <w:rsid w:val="00641A90"/>
    <w:rsid w:val="0064234D"/>
    <w:rsid w:val="00643D0F"/>
    <w:rsid w:val="006468BF"/>
    <w:rsid w:val="00646F1A"/>
    <w:rsid w:val="00650546"/>
    <w:rsid w:val="00654C91"/>
    <w:rsid w:val="00655B7F"/>
    <w:rsid w:val="006574F5"/>
    <w:rsid w:val="00657B04"/>
    <w:rsid w:val="00657C39"/>
    <w:rsid w:val="006605F3"/>
    <w:rsid w:val="0066619D"/>
    <w:rsid w:val="00666517"/>
    <w:rsid w:val="006673C0"/>
    <w:rsid w:val="00671F7B"/>
    <w:rsid w:val="00672089"/>
    <w:rsid w:val="00674525"/>
    <w:rsid w:val="006756ED"/>
    <w:rsid w:val="0067629F"/>
    <w:rsid w:val="00676F7F"/>
    <w:rsid w:val="006778A2"/>
    <w:rsid w:val="00677C94"/>
    <w:rsid w:val="0068023C"/>
    <w:rsid w:val="006823D8"/>
    <w:rsid w:val="00683E93"/>
    <w:rsid w:val="006902F2"/>
    <w:rsid w:val="00690EEA"/>
    <w:rsid w:val="006919BD"/>
    <w:rsid w:val="00694B4D"/>
    <w:rsid w:val="00695351"/>
    <w:rsid w:val="006A0105"/>
    <w:rsid w:val="006A18FC"/>
    <w:rsid w:val="006A242C"/>
    <w:rsid w:val="006A257D"/>
    <w:rsid w:val="006A330B"/>
    <w:rsid w:val="006A3E8D"/>
    <w:rsid w:val="006A6837"/>
    <w:rsid w:val="006A6D01"/>
    <w:rsid w:val="006B20E3"/>
    <w:rsid w:val="006B2F25"/>
    <w:rsid w:val="006B3439"/>
    <w:rsid w:val="006B42B3"/>
    <w:rsid w:val="006B7EE1"/>
    <w:rsid w:val="006C0C89"/>
    <w:rsid w:val="006C11C9"/>
    <w:rsid w:val="006C136D"/>
    <w:rsid w:val="006C2403"/>
    <w:rsid w:val="006C29AC"/>
    <w:rsid w:val="006C3EEF"/>
    <w:rsid w:val="006C7856"/>
    <w:rsid w:val="006D0603"/>
    <w:rsid w:val="006D1A2A"/>
    <w:rsid w:val="006D2401"/>
    <w:rsid w:val="006D404B"/>
    <w:rsid w:val="006D4396"/>
    <w:rsid w:val="006D459D"/>
    <w:rsid w:val="006D54C1"/>
    <w:rsid w:val="006D725A"/>
    <w:rsid w:val="006E14D6"/>
    <w:rsid w:val="006E5CA9"/>
    <w:rsid w:val="006E6BBF"/>
    <w:rsid w:val="006E6E61"/>
    <w:rsid w:val="006F12C4"/>
    <w:rsid w:val="006F2C26"/>
    <w:rsid w:val="006F346A"/>
    <w:rsid w:val="006F5A1E"/>
    <w:rsid w:val="006F72FF"/>
    <w:rsid w:val="006F7AF5"/>
    <w:rsid w:val="00702C37"/>
    <w:rsid w:val="00706DBF"/>
    <w:rsid w:val="007125F0"/>
    <w:rsid w:val="00714AC0"/>
    <w:rsid w:val="00715C4E"/>
    <w:rsid w:val="0071638F"/>
    <w:rsid w:val="00716B49"/>
    <w:rsid w:val="00716BB7"/>
    <w:rsid w:val="00720975"/>
    <w:rsid w:val="00721798"/>
    <w:rsid w:val="007226B3"/>
    <w:rsid w:val="00723487"/>
    <w:rsid w:val="00723769"/>
    <w:rsid w:val="0072451D"/>
    <w:rsid w:val="00727473"/>
    <w:rsid w:val="00733097"/>
    <w:rsid w:val="00733F21"/>
    <w:rsid w:val="00734285"/>
    <w:rsid w:val="00734327"/>
    <w:rsid w:val="007379B5"/>
    <w:rsid w:val="00740DC1"/>
    <w:rsid w:val="00741D8C"/>
    <w:rsid w:val="00750B9D"/>
    <w:rsid w:val="00754D1B"/>
    <w:rsid w:val="007606FF"/>
    <w:rsid w:val="0076316B"/>
    <w:rsid w:val="00763D2A"/>
    <w:rsid w:val="00773962"/>
    <w:rsid w:val="0077700C"/>
    <w:rsid w:val="00783091"/>
    <w:rsid w:val="007865CE"/>
    <w:rsid w:val="007867AD"/>
    <w:rsid w:val="00791365"/>
    <w:rsid w:val="00791527"/>
    <w:rsid w:val="00792792"/>
    <w:rsid w:val="007A0175"/>
    <w:rsid w:val="007A086D"/>
    <w:rsid w:val="007A1BAB"/>
    <w:rsid w:val="007A37BE"/>
    <w:rsid w:val="007A412E"/>
    <w:rsid w:val="007A514F"/>
    <w:rsid w:val="007A6F4D"/>
    <w:rsid w:val="007A7363"/>
    <w:rsid w:val="007B094B"/>
    <w:rsid w:val="007B136B"/>
    <w:rsid w:val="007B14B7"/>
    <w:rsid w:val="007B2322"/>
    <w:rsid w:val="007B2F7F"/>
    <w:rsid w:val="007B42E3"/>
    <w:rsid w:val="007B7749"/>
    <w:rsid w:val="007B7916"/>
    <w:rsid w:val="007C42EF"/>
    <w:rsid w:val="007C4786"/>
    <w:rsid w:val="007D02FE"/>
    <w:rsid w:val="007D10DF"/>
    <w:rsid w:val="007D2885"/>
    <w:rsid w:val="007D43AB"/>
    <w:rsid w:val="007D7C9B"/>
    <w:rsid w:val="007E0EE5"/>
    <w:rsid w:val="007E149A"/>
    <w:rsid w:val="007E159E"/>
    <w:rsid w:val="007E28A0"/>
    <w:rsid w:val="007E2A77"/>
    <w:rsid w:val="007F1069"/>
    <w:rsid w:val="007F18D9"/>
    <w:rsid w:val="007F3F09"/>
    <w:rsid w:val="007F3FD7"/>
    <w:rsid w:val="007F5E9A"/>
    <w:rsid w:val="007F7F0E"/>
    <w:rsid w:val="00800AC4"/>
    <w:rsid w:val="00801148"/>
    <w:rsid w:val="00803617"/>
    <w:rsid w:val="00803BF2"/>
    <w:rsid w:val="00804B70"/>
    <w:rsid w:val="00804BF3"/>
    <w:rsid w:val="00804D29"/>
    <w:rsid w:val="008067CF"/>
    <w:rsid w:val="00807B52"/>
    <w:rsid w:val="00813719"/>
    <w:rsid w:val="0081588B"/>
    <w:rsid w:val="00817C18"/>
    <w:rsid w:val="00825AEC"/>
    <w:rsid w:val="00832FC7"/>
    <w:rsid w:val="0083421F"/>
    <w:rsid w:val="00834E4F"/>
    <w:rsid w:val="00837C9E"/>
    <w:rsid w:val="00842CDB"/>
    <w:rsid w:val="00843EA5"/>
    <w:rsid w:val="00846925"/>
    <w:rsid w:val="0084705E"/>
    <w:rsid w:val="00847A07"/>
    <w:rsid w:val="00852713"/>
    <w:rsid w:val="00853DFA"/>
    <w:rsid w:val="00854AD6"/>
    <w:rsid w:val="00854B61"/>
    <w:rsid w:val="00855CF4"/>
    <w:rsid w:val="00856A75"/>
    <w:rsid w:val="0086060D"/>
    <w:rsid w:val="00860F1D"/>
    <w:rsid w:val="00862006"/>
    <w:rsid w:val="00864815"/>
    <w:rsid w:val="008649F0"/>
    <w:rsid w:val="008651D4"/>
    <w:rsid w:val="00865B28"/>
    <w:rsid w:val="0086773B"/>
    <w:rsid w:val="008700B2"/>
    <w:rsid w:val="00870E9B"/>
    <w:rsid w:val="00872C81"/>
    <w:rsid w:val="0087552B"/>
    <w:rsid w:val="0088162A"/>
    <w:rsid w:val="0088198A"/>
    <w:rsid w:val="00881D15"/>
    <w:rsid w:val="00881F04"/>
    <w:rsid w:val="008830A0"/>
    <w:rsid w:val="00885023"/>
    <w:rsid w:val="00887CF0"/>
    <w:rsid w:val="0089036D"/>
    <w:rsid w:val="0089211F"/>
    <w:rsid w:val="00892A5D"/>
    <w:rsid w:val="00892F3F"/>
    <w:rsid w:val="008933C6"/>
    <w:rsid w:val="00893E2B"/>
    <w:rsid w:val="008940B7"/>
    <w:rsid w:val="008949BF"/>
    <w:rsid w:val="00897F55"/>
    <w:rsid w:val="008A25A6"/>
    <w:rsid w:val="008A278D"/>
    <w:rsid w:val="008A53C6"/>
    <w:rsid w:val="008A5943"/>
    <w:rsid w:val="008B2046"/>
    <w:rsid w:val="008B22D1"/>
    <w:rsid w:val="008B3A36"/>
    <w:rsid w:val="008C56F8"/>
    <w:rsid w:val="008D53EE"/>
    <w:rsid w:val="008D563C"/>
    <w:rsid w:val="008D7D38"/>
    <w:rsid w:val="008E0512"/>
    <w:rsid w:val="008E533D"/>
    <w:rsid w:val="008E535E"/>
    <w:rsid w:val="008E63C7"/>
    <w:rsid w:val="008F39A8"/>
    <w:rsid w:val="008F4788"/>
    <w:rsid w:val="008F4BFB"/>
    <w:rsid w:val="00900047"/>
    <w:rsid w:val="00900EFF"/>
    <w:rsid w:val="009025C2"/>
    <w:rsid w:val="00902E1D"/>
    <w:rsid w:val="00903E5A"/>
    <w:rsid w:val="00906FB4"/>
    <w:rsid w:val="00907B40"/>
    <w:rsid w:val="0091754A"/>
    <w:rsid w:val="00920784"/>
    <w:rsid w:val="00921A0C"/>
    <w:rsid w:val="009231F1"/>
    <w:rsid w:val="0092322E"/>
    <w:rsid w:val="00923A82"/>
    <w:rsid w:val="0092508D"/>
    <w:rsid w:val="00925984"/>
    <w:rsid w:val="00927F21"/>
    <w:rsid w:val="009346ED"/>
    <w:rsid w:val="00936FD9"/>
    <w:rsid w:val="00942F7E"/>
    <w:rsid w:val="00944F77"/>
    <w:rsid w:val="009468F8"/>
    <w:rsid w:val="00946E74"/>
    <w:rsid w:val="00950F65"/>
    <w:rsid w:val="0095218B"/>
    <w:rsid w:val="009542C1"/>
    <w:rsid w:val="009542FD"/>
    <w:rsid w:val="0095773A"/>
    <w:rsid w:val="00961BF5"/>
    <w:rsid w:val="009701A9"/>
    <w:rsid w:val="00972E56"/>
    <w:rsid w:val="00980849"/>
    <w:rsid w:val="00981416"/>
    <w:rsid w:val="009869C8"/>
    <w:rsid w:val="0099121C"/>
    <w:rsid w:val="009920D5"/>
    <w:rsid w:val="0099210B"/>
    <w:rsid w:val="00992FF1"/>
    <w:rsid w:val="00995101"/>
    <w:rsid w:val="00997D53"/>
    <w:rsid w:val="009A2026"/>
    <w:rsid w:val="009A2DA1"/>
    <w:rsid w:val="009A3F8F"/>
    <w:rsid w:val="009A6A3C"/>
    <w:rsid w:val="009A746C"/>
    <w:rsid w:val="009B0605"/>
    <w:rsid w:val="009B121D"/>
    <w:rsid w:val="009B1DFD"/>
    <w:rsid w:val="009B24BD"/>
    <w:rsid w:val="009B45F4"/>
    <w:rsid w:val="009B5908"/>
    <w:rsid w:val="009B694C"/>
    <w:rsid w:val="009C39CD"/>
    <w:rsid w:val="009C6584"/>
    <w:rsid w:val="009C6B7B"/>
    <w:rsid w:val="009C7284"/>
    <w:rsid w:val="009C7BFD"/>
    <w:rsid w:val="009D0C88"/>
    <w:rsid w:val="009D4005"/>
    <w:rsid w:val="009E13B1"/>
    <w:rsid w:val="009E3F31"/>
    <w:rsid w:val="009E4EE1"/>
    <w:rsid w:val="009E5005"/>
    <w:rsid w:val="009E6FDE"/>
    <w:rsid w:val="009F0C04"/>
    <w:rsid w:val="009F284E"/>
    <w:rsid w:val="009F31FB"/>
    <w:rsid w:val="009F5162"/>
    <w:rsid w:val="009F70FF"/>
    <w:rsid w:val="00A05930"/>
    <w:rsid w:val="00A062B7"/>
    <w:rsid w:val="00A07573"/>
    <w:rsid w:val="00A114EC"/>
    <w:rsid w:val="00A1237B"/>
    <w:rsid w:val="00A12606"/>
    <w:rsid w:val="00A158CA"/>
    <w:rsid w:val="00A16298"/>
    <w:rsid w:val="00A17135"/>
    <w:rsid w:val="00A2392F"/>
    <w:rsid w:val="00A24987"/>
    <w:rsid w:val="00A25012"/>
    <w:rsid w:val="00A2510C"/>
    <w:rsid w:val="00A256F3"/>
    <w:rsid w:val="00A25CD3"/>
    <w:rsid w:val="00A27815"/>
    <w:rsid w:val="00A27C66"/>
    <w:rsid w:val="00A31156"/>
    <w:rsid w:val="00A31237"/>
    <w:rsid w:val="00A40092"/>
    <w:rsid w:val="00A40DDD"/>
    <w:rsid w:val="00A439DB"/>
    <w:rsid w:val="00A46D87"/>
    <w:rsid w:val="00A4772F"/>
    <w:rsid w:val="00A502CD"/>
    <w:rsid w:val="00A50812"/>
    <w:rsid w:val="00A530F6"/>
    <w:rsid w:val="00A5312D"/>
    <w:rsid w:val="00A541E1"/>
    <w:rsid w:val="00A56844"/>
    <w:rsid w:val="00A601EC"/>
    <w:rsid w:val="00A60A1F"/>
    <w:rsid w:val="00A64D20"/>
    <w:rsid w:val="00A66B98"/>
    <w:rsid w:val="00A71C9F"/>
    <w:rsid w:val="00A75CAC"/>
    <w:rsid w:val="00A8162E"/>
    <w:rsid w:val="00A84F53"/>
    <w:rsid w:val="00A85667"/>
    <w:rsid w:val="00A94865"/>
    <w:rsid w:val="00A9658E"/>
    <w:rsid w:val="00AA4493"/>
    <w:rsid w:val="00AA67F2"/>
    <w:rsid w:val="00AA6F86"/>
    <w:rsid w:val="00AB0346"/>
    <w:rsid w:val="00AB0B10"/>
    <w:rsid w:val="00AB1305"/>
    <w:rsid w:val="00AB3DC6"/>
    <w:rsid w:val="00AB64D9"/>
    <w:rsid w:val="00AB75BB"/>
    <w:rsid w:val="00AC6376"/>
    <w:rsid w:val="00AD2D3D"/>
    <w:rsid w:val="00AD2FAF"/>
    <w:rsid w:val="00AD4B55"/>
    <w:rsid w:val="00AD4F79"/>
    <w:rsid w:val="00AD546C"/>
    <w:rsid w:val="00AD54DE"/>
    <w:rsid w:val="00AD6285"/>
    <w:rsid w:val="00AD6C47"/>
    <w:rsid w:val="00AE07E9"/>
    <w:rsid w:val="00AE3083"/>
    <w:rsid w:val="00AE30A0"/>
    <w:rsid w:val="00AE32B0"/>
    <w:rsid w:val="00AE6C4E"/>
    <w:rsid w:val="00AF0AF3"/>
    <w:rsid w:val="00AF35F0"/>
    <w:rsid w:val="00AF4B9A"/>
    <w:rsid w:val="00B0100C"/>
    <w:rsid w:val="00B025FB"/>
    <w:rsid w:val="00B03081"/>
    <w:rsid w:val="00B037C6"/>
    <w:rsid w:val="00B03977"/>
    <w:rsid w:val="00B07E17"/>
    <w:rsid w:val="00B1219A"/>
    <w:rsid w:val="00B12BB4"/>
    <w:rsid w:val="00B13F5C"/>
    <w:rsid w:val="00B14468"/>
    <w:rsid w:val="00B20147"/>
    <w:rsid w:val="00B21D8E"/>
    <w:rsid w:val="00B236DE"/>
    <w:rsid w:val="00B2449C"/>
    <w:rsid w:val="00B34188"/>
    <w:rsid w:val="00B343A8"/>
    <w:rsid w:val="00B3679F"/>
    <w:rsid w:val="00B36837"/>
    <w:rsid w:val="00B36EFB"/>
    <w:rsid w:val="00B4006D"/>
    <w:rsid w:val="00B40447"/>
    <w:rsid w:val="00B45C72"/>
    <w:rsid w:val="00B50C6A"/>
    <w:rsid w:val="00B52880"/>
    <w:rsid w:val="00B532B0"/>
    <w:rsid w:val="00B5721A"/>
    <w:rsid w:val="00B57545"/>
    <w:rsid w:val="00B575E7"/>
    <w:rsid w:val="00B578C5"/>
    <w:rsid w:val="00B61007"/>
    <w:rsid w:val="00B615D9"/>
    <w:rsid w:val="00B71C93"/>
    <w:rsid w:val="00B74533"/>
    <w:rsid w:val="00B746BA"/>
    <w:rsid w:val="00B7475C"/>
    <w:rsid w:val="00B753CA"/>
    <w:rsid w:val="00B759BE"/>
    <w:rsid w:val="00B75A79"/>
    <w:rsid w:val="00B7687F"/>
    <w:rsid w:val="00B77722"/>
    <w:rsid w:val="00B81BE8"/>
    <w:rsid w:val="00B82EBD"/>
    <w:rsid w:val="00B84016"/>
    <w:rsid w:val="00B92946"/>
    <w:rsid w:val="00B92DF6"/>
    <w:rsid w:val="00B964E1"/>
    <w:rsid w:val="00B97A76"/>
    <w:rsid w:val="00B97CFF"/>
    <w:rsid w:val="00BA0FF7"/>
    <w:rsid w:val="00BA1463"/>
    <w:rsid w:val="00BA3459"/>
    <w:rsid w:val="00BA51C6"/>
    <w:rsid w:val="00BA58D7"/>
    <w:rsid w:val="00BA6593"/>
    <w:rsid w:val="00BB1399"/>
    <w:rsid w:val="00BB1E8C"/>
    <w:rsid w:val="00BB5C81"/>
    <w:rsid w:val="00BC0696"/>
    <w:rsid w:val="00BC164D"/>
    <w:rsid w:val="00BC1BBB"/>
    <w:rsid w:val="00BC48AB"/>
    <w:rsid w:val="00BC593D"/>
    <w:rsid w:val="00BC5EAC"/>
    <w:rsid w:val="00BC6B8E"/>
    <w:rsid w:val="00BC727E"/>
    <w:rsid w:val="00BC78D4"/>
    <w:rsid w:val="00BD04C7"/>
    <w:rsid w:val="00BD12F3"/>
    <w:rsid w:val="00BD23DC"/>
    <w:rsid w:val="00BD3335"/>
    <w:rsid w:val="00BD41E3"/>
    <w:rsid w:val="00BD67E8"/>
    <w:rsid w:val="00BD6A91"/>
    <w:rsid w:val="00BE1AB9"/>
    <w:rsid w:val="00BE1FB2"/>
    <w:rsid w:val="00BE231D"/>
    <w:rsid w:val="00BE3EA7"/>
    <w:rsid w:val="00BE4407"/>
    <w:rsid w:val="00BE51D4"/>
    <w:rsid w:val="00BF0680"/>
    <w:rsid w:val="00BF5D3C"/>
    <w:rsid w:val="00C00D61"/>
    <w:rsid w:val="00C04CC5"/>
    <w:rsid w:val="00C10E2B"/>
    <w:rsid w:val="00C13F3D"/>
    <w:rsid w:val="00C14A56"/>
    <w:rsid w:val="00C15DBC"/>
    <w:rsid w:val="00C16897"/>
    <w:rsid w:val="00C16EAA"/>
    <w:rsid w:val="00C1720A"/>
    <w:rsid w:val="00C177FF"/>
    <w:rsid w:val="00C2146F"/>
    <w:rsid w:val="00C22101"/>
    <w:rsid w:val="00C27E35"/>
    <w:rsid w:val="00C31786"/>
    <w:rsid w:val="00C3181E"/>
    <w:rsid w:val="00C34940"/>
    <w:rsid w:val="00C37B9B"/>
    <w:rsid w:val="00C4077B"/>
    <w:rsid w:val="00C40AA9"/>
    <w:rsid w:val="00C4250F"/>
    <w:rsid w:val="00C45546"/>
    <w:rsid w:val="00C45BD4"/>
    <w:rsid w:val="00C46F2A"/>
    <w:rsid w:val="00C47039"/>
    <w:rsid w:val="00C50EE3"/>
    <w:rsid w:val="00C54D7D"/>
    <w:rsid w:val="00C86BE5"/>
    <w:rsid w:val="00C90BEA"/>
    <w:rsid w:val="00C92CBB"/>
    <w:rsid w:val="00C95DB6"/>
    <w:rsid w:val="00C96EE5"/>
    <w:rsid w:val="00CA0ECC"/>
    <w:rsid w:val="00CA162B"/>
    <w:rsid w:val="00CA2A15"/>
    <w:rsid w:val="00CA3EAD"/>
    <w:rsid w:val="00CA44D4"/>
    <w:rsid w:val="00CA48AF"/>
    <w:rsid w:val="00CA5F34"/>
    <w:rsid w:val="00CB2C7E"/>
    <w:rsid w:val="00CB311A"/>
    <w:rsid w:val="00CB46D3"/>
    <w:rsid w:val="00CB74BE"/>
    <w:rsid w:val="00CB7E77"/>
    <w:rsid w:val="00CC1D10"/>
    <w:rsid w:val="00CC2DF8"/>
    <w:rsid w:val="00CC48B2"/>
    <w:rsid w:val="00CC5296"/>
    <w:rsid w:val="00CC747E"/>
    <w:rsid w:val="00CD0BD2"/>
    <w:rsid w:val="00CD0C68"/>
    <w:rsid w:val="00CD2F93"/>
    <w:rsid w:val="00CD3330"/>
    <w:rsid w:val="00CD4ACB"/>
    <w:rsid w:val="00CD76DC"/>
    <w:rsid w:val="00CE0520"/>
    <w:rsid w:val="00CE1C36"/>
    <w:rsid w:val="00CE5A95"/>
    <w:rsid w:val="00CF0C6E"/>
    <w:rsid w:val="00D0172F"/>
    <w:rsid w:val="00D02D61"/>
    <w:rsid w:val="00D03B5F"/>
    <w:rsid w:val="00D0617B"/>
    <w:rsid w:val="00D064E1"/>
    <w:rsid w:val="00D069F9"/>
    <w:rsid w:val="00D20F14"/>
    <w:rsid w:val="00D2161D"/>
    <w:rsid w:val="00D26981"/>
    <w:rsid w:val="00D275CF"/>
    <w:rsid w:val="00D27654"/>
    <w:rsid w:val="00D33405"/>
    <w:rsid w:val="00D3386A"/>
    <w:rsid w:val="00D33967"/>
    <w:rsid w:val="00D3704C"/>
    <w:rsid w:val="00D377AE"/>
    <w:rsid w:val="00D37A55"/>
    <w:rsid w:val="00D4001E"/>
    <w:rsid w:val="00D4101B"/>
    <w:rsid w:val="00D43672"/>
    <w:rsid w:val="00D4773B"/>
    <w:rsid w:val="00D47A94"/>
    <w:rsid w:val="00D504D5"/>
    <w:rsid w:val="00D5180D"/>
    <w:rsid w:val="00D55E54"/>
    <w:rsid w:val="00D57910"/>
    <w:rsid w:val="00D632E7"/>
    <w:rsid w:val="00D64BC9"/>
    <w:rsid w:val="00D64F62"/>
    <w:rsid w:val="00D6586D"/>
    <w:rsid w:val="00D65F50"/>
    <w:rsid w:val="00D70142"/>
    <w:rsid w:val="00D765DA"/>
    <w:rsid w:val="00D768E6"/>
    <w:rsid w:val="00D7714B"/>
    <w:rsid w:val="00D77692"/>
    <w:rsid w:val="00D8004D"/>
    <w:rsid w:val="00D87BD1"/>
    <w:rsid w:val="00D90AB8"/>
    <w:rsid w:val="00D9182E"/>
    <w:rsid w:val="00D92201"/>
    <w:rsid w:val="00DA2214"/>
    <w:rsid w:val="00DA2F48"/>
    <w:rsid w:val="00DA3E1C"/>
    <w:rsid w:val="00DA4074"/>
    <w:rsid w:val="00DA4285"/>
    <w:rsid w:val="00DB0DFD"/>
    <w:rsid w:val="00DB1039"/>
    <w:rsid w:val="00DB1F21"/>
    <w:rsid w:val="00DC06DB"/>
    <w:rsid w:val="00DC1D29"/>
    <w:rsid w:val="00DC2407"/>
    <w:rsid w:val="00DC3A68"/>
    <w:rsid w:val="00DC4022"/>
    <w:rsid w:val="00DC44AF"/>
    <w:rsid w:val="00DC4ADC"/>
    <w:rsid w:val="00DD1415"/>
    <w:rsid w:val="00DE6D3D"/>
    <w:rsid w:val="00DE7E47"/>
    <w:rsid w:val="00DF072D"/>
    <w:rsid w:val="00DF0B56"/>
    <w:rsid w:val="00DF3192"/>
    <w:rsid w:val="00DF4516"/>
    <w:rsid w:val="00E018FD"/>
    <w:rsid w:val="00E06B23"/>
    <w:rsid w:val="00E12224"/>
    <w:rsid w:val="00E12C4B"/>
    <w:rsid w:val="00E143C7"/>
    <w:rsid w:val="00E17B45"/>
    <w:rsid w:val="00E17CE8"/>
    <w:rsid w:val="00E216E9"/>
    <w:rsid w:val="00E26F6F"/>
    <w:rsid w:val="00E273E3"/>
    <w:rsid w:val="00E30BAF"/>
    <w:rsid w:val="00E3355A"/>
    <w:rsid w:val="00E33B63"/>
    <w:rsid w:val="00E34EE9"/>
    <w:rsid w:val="00E37C14"/>
    <w:rsid w:val="00E429F9"/>
    <w:rsid w:val="00E42B85"/>
    <w:rsid w:val="00E434A2"/>
    <w:rsid w:val="00E447DD"/>
    <w:rsid w:val="00E55506"/>
    <w:rsid w:val="00E573E1"/>
    <w:rsid w:val="00E625D4"/>
    <w:rsid w:val="00E63219"/>
    <w:rsid w:val="00E64C4A"/>
    <w:rsid w:val="00E67B05"/>
    <w:rsid w:val="00E741B3"/>
    <w:rsid w:val="00E74369"/>
    <w:rsid w:val="00E759F3"/>
    <w:rsid w:val="00E76743"/>
    <w:rsid w:val="00E77935"/>
    <w:rsid w:val="00E80B21"/>
    <w:rsid w:val="00E80C14"/>
    <w:rsid w:val="00E82515"/>
    <w:rsid w:val="00E829E2"/>
    <w:rsid w:val="00E83C49"/>
    <w:rsid w:val="00E85EC5"/>
    <w:rsid w:val="00E86C53"/>
    <w:rsid w:val="00E90416"/>
    <w:rsid w:val="00E90877"/>
    <w:rsid w:val="00E936AF"/>
    <w:rsid w:val="00E942AC"/>
    <w:rsid w:val="00E97280"/>
    <w:rsid w:val="00E977EE"/>
    <w:rsid w:val="00EA02DE"/>
    <w:rsid w:val="00EA0489"/>
    <w:rsid w:val="00EA2BA7"/>
    <w:rsid w:val="00EA5B65"/>
    <w:rsid w:val="00EB0E14"/>
    <w:rsid w:val="00EB3C21"/>
    <w:rsid w:val="00EB59A7"/>
    <w:rsid w:val="00EC10E0"/>
    <w:rsid w:val="00EC1BA2"/>
    <w:rsid w:val="00EC3991"/>
    <w:rsid w:val="00EC57CE"/>
    <w:rsid w:val="00EC6989"/>
    <w:rsid w:val="00ED1355"/>
    <w:rsid w:val="00ED3296"/>
    <w:rsid w:val="00ED332E"/>
    <w:rsid w:val="00ED3482"/>
    <w:rsid w:val="00ED3811"/>
    <w:rsid w:val="00ED470D"/>
    <w:rsid w:val="00ED5101"/>
    <w:rsid w:val="00ED5CB3"/>
    <w:rsid w:val="00ED6101"/>
    <w:rsid w:val="00ED6494"/>
    <w:rsid w:val="00ED66B3"/>
    <w:rsid w:val="00EE19C5"/>
    <w:rsid w:val="00EE532A"/>
    <w:rsid w:val="00EE5C9A"/>
    <w:rsid w:val="00EF03D0"/>
    <w:rsid w:val="00EF1D15"/>
    <w:rsid w:val="00EF3AAB"/>
    <w:rsid w:val="00EF4286"/>
    <w:rsid w:val="00F009DD"/>
    <w:rsid w:val="00F028E0"/>
    <w:rsid w:val="00F04268"/>
    <w:rsid w:val="00F056F0"/>
    <w:rsid w:val="00F0573E"/>
    <w:rsid w:val="00F05DC6"/>
    <w:rsid w:val="00F325E8"/>
    <w:rsid w:val="00F326C1"/>
    <w:rsid w:val="00F37CE3"/>
    <w:rsid w:val="00F42BBC"/>
    <w:rsid w:val="00F462B0"/>
    <w:rsid w:val="00F4632B"/>
    <w:rsid w:val="00F4691F"/>
    <w:rsid w:val="00F4796B"/>
    <w:rsid w:val="00F47F81"/>
    <w:rsid w:val="00F50FED"/>
    <w:rsid w:val="00F521CC"/>
    <w:rsid w:val="00F536DD"/>
    <w:rsid w:val="00F55BFF"/>
    <w:rsid w:val="00F56607"/>
    <w:rsid w:val="00F6072A"/>
    <w:rsid w:val="00F654F8"/>
    <w:rsid w:val="00F70C29"/>
    <w:rsid w:val="00F711CD"/>
    <w:rsid w:val="00F722B4"/>
    <w:rsid w:val="00F74E7B"/>
    <w:rsid w:val="00F74FDB"/>
    <w:rsid w:val="00F75AEF"/>
    <w:rsid w:val="00F77FBD"/>
    <w:rsid w:val="00F81C65"/>
    <w:rsid w:val="00F81D53"/>
    <w:rsid w:val="00F82D12"/>
    <w:rsid w:val="00F91066"/>
    <w:rsid w:val="00F92914"/>
    <w:rsid w:val="00F93327"/>
    <w:rsid w:val="00F957FF"/>
    <w:rsid w:val="00F96116"/>
    <w:rsid w:val="00F96530"/>
    <w:rsid w:val="00FB0D44"/>
    <w:rsid w:val="00FB3A96"/>
    <w:rsid w:val="00FB3EA7"/>
    <w:rsid w:val="00FB4684"/>
    <w:rsid w:val="00FB60B5"/>
    <w:rsid w:val="00FB6C08"/>
    <w:rsid w:val="00FB7FA8"/>
    <w:rsid w:val="00FC51B0"/>
    <w:rsid w:val="00FC7001"/>
    <w:rsid w:val="00FC77B3"/>
    <w:rsid w:val="00FD4405"/>
    <w:rsid w:val="00FE0BAC"/>
    <w:rsid w:val="00FE2366"/>
    <w:rsid w:val="00FE24C9"/>
    <w:rsid w:val="00FE3A4A"/>
    <w:rsid w:val="00FE64B2"/>
    <w:rsid w:val="00FE7F89"/>
    <w:rsid w:val="00FF1FD3"/>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D7817C"/>
  <w15:chartTrackingRefBased/>
  <w15:docId w15:val="{A8896824-2FE5-4793-A535-E19A5C8E4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8E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256F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D5CB3"/>
    <w:rPr>
      <w:rFonts w:eastAsiaTheme="minorEastAsia"/>
      <w:sz w:val="22"/>
      <w:szCs w:val="22"/>
      <w:lang w:val="en-US" w:eastAsia="zh-CN"/>
    </w:rPr>
  </w:style>
  <w:style w:type="character" w:customStyle="1" w:styleId="NoSpacingChar">
    <w:name w:val="No Spacing Char"/>
    <w:basedOn w:val="DefaultParagraphFont"/>
    <w:link w:val="NoSpacing"/>
    <w:uiPriority w:val="1"/>
    <w:rsid w:val="00ED5CB3"/>
    <w:rPr>
      <w:rFonts w:eastAsiaTheme="minorEastAsia"/>
      <w:sz w:val="22"/>
      <w:szCs w:val="22"/>
      <w:lang w:val="en-US" w:eastAsia="zh-CN"/>
    </w:rPr>
  </w:style>
  <w:style w:type="table" w:styleId="TableGrid">
    <w:name w:val="Table Grid"/>
    <w:basedOn w:val="TableNormal"/>
    <w:uiPriority w:val="39"/>
    <w:rsid w:val="00EF42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56F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256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56F3"/>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A256F3"/>
    <w:pPr>
      <w:spacing w:before="480" w:line="276" w:lineRule="auto"/>
      <w:outlineLvl w:val="9"/>
    </w:pPr>
    <w:rPr>
      <w:b/>
      <w:bCs/>
      <w:sz w:val="28"/>
      <w:szCs w:val="28"/>
      <w:lang w:val="en-US"/>
    </w:rPr>
  </w:style>
  <w:style w:type="paragraph" w:styleId="TOC1">
    <w:name w:val="toc 1"/>
    <w:basedOn w:val="Normal"/>
    <w:next w:val="Normal"/>
    <w:autoRedefine/>
    <w:uiPriority w:val="39"/>
    <w:semiHidden/>
    <w:unhideWhenUsed/>
    <w:rsid w:val="00A256F3"/>
    <w:pPr>
      <w:spacing w:before="120"/>
    </w:pPr>
    <w:rPr>
      <w:rFonts w:asciiTheme="minorHAnsi" w:eastAsia="PMingLiU" w:hAnsiTheme="minorHAnsi" w:cstheme="minorHAnsi"/>
      <w:b/>
      <w:bCs/>
      <w:i/>
      <w:iCs/>
      <w:lang w:eastAsia="en-US"/>
    </w:rPr>
  </w:style>
  <w:style w:type="paragraph" w:styleId="TOC2">
    <w:name w:val="toc 2"/>
    <w:basedOn w:val="Normal"/>
    <w:next w:val="Normal"/>
    <w:autoRedefine/>
    <w:uiPriority w:val="39"/>
    <w:semiHidden/>
    <w:unhideWhenUsed/>
    <w:rsid w:val="00A256F3"/>
    <w:pPr>
      <w:spacing w:before="120"/>
      <w:ind w:left="240"/>
    </w:pPr>
    <w:rPr>
      <w:rFonts w:asciiTheme="minorHAnsi" w:eastAsia="PMingLiU" w:hAnsiTheme="minorHAnsi" w:cstheme="minorHAnsi"/>
      <w:b/>
      <w:bCs/>
      <w:sz w:val="22"/>
      <w:szCs w:val="22"/>
      <w:lang w:eastAsia="en-US"/>
    </w:rPr>
  </w:style>
  <w:style w:type="paragraph" w:styleId="TOC3">
    <w:name w:val="toc 3"/>
    <w:basedOn w:val="Normal"/>
    <w:next w:val="Normal"/>
    <w:autoRedefine/>
    <w:uiPriority w:val="39"/>
    <w:semiHidden/>
    <w:unhideWhenUsed/>
    <w:rsid w:val="00A256F3"/>
    <w:pPr>
      <w:ind w:left="480"/>
    </w:pPr>
    <w:rPr>
      <w:rFonts w:asciiTheme="minorHAnsi" w:eastAsia="PMingLiU" w:hAnsiTheme="minorHAnsi" w:cstheme="minorHAnsi"/>
      <w:sz w:val="20"/>
      <w:szCs w:val="20"/>
      <w:lang w:eastAsia="en-US"/>
    </w:rPr>
  </w:style>
  <w:style w:type="paragraph" w:styleId="TOC4">
    <w:name w:val="toc 4"/>
    <w:basedOn w:val="Normal"/>
    <w:next w:val="Normal"/>
    <w:autoRedefine/>
    <w:uiPriority w:val="39"/>
    <w:semiHidden/>
    <w:unhideWhenUsed/>
    <w:rsid w:val="00A256F3"/>
    <w:pPr>
      <w:ind w:left="720"/>
    </w:pPr>
    <w:rPr>
      <w:rFonts w:asciiTheme="minorHAnsi" w:eastAsia="PMingLiU" w:hAnsiTheme="minorHAnsi" w:cstheme="minorHAnsi"/>
      <w:sz w:val="20"/>
      <w:szCs w:val="20"/>
      <w:lang w:eastAsia="en-US"/>
    </w:rPr>
  </w:style>
  <w:style w:type="paragraph" w:styleId="TOC5">
    <w:name w:val="toc 5"/>
    <w:basedOn w:val="Normal"/>
    <w:next w:val="Normal"/>
    <w:autoRedefine/>
    <w:uiPriority w:val="39"/>
    <w:semiHidden/>
    <w:unhideWhenUsed/>
    <w:rsid w:val="00A256F3"/>
    <w:pPr>
      <w:ind w:left="960"/>
    </w:pPr>
    <w:rPr>
      <w:rFonts w:asciiTheme="minorHAnsi" w:eastAsia="PMingLiU" w:hAnsiTheme="minorHAnsi" w:cstheme="minorHAnsi"/>
      <w:sz w:val="20"/>
      <w:szCs w:val="20"/>
      <w:lang w:eastAsia="en-US"/>
    </w:rPr>
  </w:style>
  <w:style w:type="paragraph" w:styleId="TOC6">
    <w:name w:val="toc 6"/>
    <w:basedOn w:val="Normal"/>
    <w:next w:val="Normal"/>
    <w:autoRedefine/>
    <w:uiPriority w:val="39"/>
    <w:semiHidden/>
    <w:unhideWhenUsed/>
    <w:rsid w:val="00A256F3"/>
    <w:pPr>
      <w:ind w:left="1200"/>
    </w:pPr>
    <w:rPr>
      <w:rFonts w:asciiTheme="minorHAnsi" w:eastAsia="PMingLiU" w:hAnsiTheme="minorHAnsi" w:cstheme="minorHAnsi"/>
      <w:sz w:val="20"/>
      <w:szCs w:val="20"/>
      <w:lang w:eastAsia="en-US"/>
    </w:rPr>
  </w:style>
  <w:style w:type="paragraph" w:styleId="TOC7">
    <w:name w:val="toc 7"/>
    <w:basedOn w:val="Normal"/>
    <w:next w:val="Normal"/>
    <w:autoRedefine/>
    <w:uiPriority w:val="39"/>
    <w:semiHidden/>
    <w:unhideWhenUsed/>
    <w:rsid w:val="00A256F3"/>
    <w:pPr>
      <w:ind w:left="1440"/>
    </w:pPr>
    <w:rPr>
      <w:rFonts w:asciiTheme="minorHAnsi" w:eastAsia="PMingLiU" w:hAnsiTheme="minorHAnsi" w:cstheme="minorHAnsi"/>
      <w:sz w:val="20"/>
      <w:szCs w:val="20"/>
      <w:lang w:eastAsia="en-US"/>
    </w:rPr>
  </w:style>
  <w:style w:type="paragraph" w:styleId="TOC8">
    <w:name w:val="toc 8"/>
    <w:basedOn w:val="Normal"/>
    <w:next w:val="Normal"/>
    <w:autoRedefine/>
    <w:uiPriority w:val="39"/>
    <w:semiHidden/>
    <w:unhideWhenUsed/>
    <w:rsid w:val="00A256F3"/>
    <w:pPr>
      <w:ind w:left="1680"/>
    </w:pPr>
    <w:rPr>
      <w:rFonts w:asciiTheme="minorHAnsi" w:eastAsia="PMingLiU" w:hAnsiTheme="minorHAnsi" w:cstheme="minorHAnsi"/>
      <w:sz w:val="20"/>
      <w:szCs w:val="20"/>
      <w:lang w:eastAsia="en-US"/>
    </w:rPr>
  </w:style>
  <w:style w:type="paragraph" w:styleId="TOC9">
    <w:name w:val="toc 9"/>
    <w:basedOn w:val="Normal"/>
    <w:next w:val="Normal"/>
    <w:autoRedefine/>
    <w:uiPriority w:val="39"/>
    <w:semiHidden/>
    <w:unhideWhenUsed/>
    <w:rsid w:val="00A256F3"/>
    <w:pPr>
      <w:ind w:left="1920"/>
    </w:pPr>
    <w:rPr>
      <w:rFonts w:asciiTheme="minorHAnsi" w:eastAsia="PMingLiU" w:hAnsiTheme="minorHAnsi" w:cstheme="minorHAnsi"/>
      <w:sz w:val="20"/>
      <w:szCs w:val="20"/>
      <w:lang w:eastAsia="en-US"/>
    </w:rPr>
  </w:style>
  <w:style w:type="paragraph" w:styleId="Header">
    <w:name w:val="header"/>
    <w:basedOn w:val="Normal"/>
    <w:link w:val="HeaderChar"/>
    <w:uiPriority w:val="99"/>
    <w:unhideWhenUsed/>
    <w:rsid w:val="00B50C6A"/>
    <w:pPr>
      <w:tabs>
        <w:tab w:val="center" w:pos="4513"/>
        <w:tab w:val="right" w:pos="9026"/>
      </w:tabs>
    </w:pPr>
    <w:rPr>
      <w:rFonts w:asciiTheme="minorHAnsi" w:eastAsia="PMingLiU" w:hAnsiTheme="minorHAnsi" w:cstheme="minorBidi"/>
      <w:lang w:eastAsia="en-US"/>
    </w:rPr>
  </w:style>
  <w:style w:type="character" w:customStyle="1" w:styleId="HeaderChar">
    <w:name w:val="Header Char"/>
    <w:basedOn w:val="DefaultParagraphFont"/>
    <w:link w:val="Header"/>
    <w:uiPriority w:val="99"/>
    <w:rsid w:val="00B50C6A"/>
  </w:style>
  <w:style w:type="paragraph" w:styleId="Footer">
    <w:name w:val="footer"/>
    <w:basedOn w:val="Normal"/>
    <w:link w:val="FooterChar"/>
    <w:uiPriority w:val="99"/>
    <w:unhideWhenUsed/>
    <w:rsid w:val="00B50C6A"/>
    <w:pPr>
      <w:tabs>
        <w:tab w:val="center" w:pos="4513"/>
        <w:tab w:val="right" w:pos="9026"/>
      </w:tabs>
    </w:pPr>
    <w:rPr>
      <w:rFonts w:asciiTheme="minorHAnsi" w:eastAsia="PMingLiU" w:hAnsiTheme="minorHAnsi" w:cstheme="minorBidi"/>
      <w:lang w:eastAsia="en-US"/>
    </w:rPr>
  </w:style>
  <w:style w:type="character" w:customStyle="1" w:styleId="FooterChar">
    <w:name w:val="Footer Char"/>
    <w:basedOn w:val="DefaultParagraphFont"/>
    <w:link w:val="Footer"/>
    <w:uiPriority w:val="99"/>
    <w:rsid w:val="00B50C6A"/>
  </w:style>
  <w:style w:type="paragraph" w:styleId="NormalWeb">
    <w:name w:val="Normal (Web)"/>
    <w:basedOn w:val="Normal"/>
    <w:uiPriority w:val="99"/>
    <w:semiHidden/>
    <w:unhideWhenUsed/>
    <w:rsid w:val="007125F0"/>
    <w:pPr>
      <w:spacing w:before="100" w:beforeAutospacing="1" w:after="100" w:afterAutospacing="1"/>
    </w:pPr>
  </w:style>
  <w:style w:type="character" w:styleId="Strong">
    <w:name w:val="Strong"/>
    <w:basedOn w:val="DefaultParagraphFont"/>
    <w:uiPriority w:val="22"/>
    <w:qFormat/>
    <w:rsid w:val="007125F0"/>
    <w:rPr>
      <w:b/>
      <w:bCs/>
    </w:rPr>
  </w:style>
  <w:style w:type="character" w:customStyle="1" w:styleId="apple-converted-space">
    <w:name w:val="apple-converted-space"/>
    <w:basedOn w:val="DefaultParagraphFont"/>
    <w:rsid w:val="007125F0"/>
  </w:style>
  <w:style w:type="character" w:styleId="HTMLCode">
    <w:name w:val="HTML Code"/>
    <w:basedOn w:val="DefaultParagraphFont"/>
    <w:uiPriority w:val="99"/>
    <w:semiHidden/>
    <w:unhideWhenUsed/>
    <w:rsid w:val="007125F0"/>
    <w:rPr>
      <w:rFonts w:ascii="Courier New" w:eastAsia="Times New Roman" w:hAnsi="Courier New" w:cs="Courier New"/>
      <w:sz w:val="20"/>
      <w:szCs w:val="20"/>
    </w:rPr>
  </w:style>
  <w:style w:type="paragraph" w:styleId="ListParagraph">
    <w:name w:val="List Paragraph"/>
    <w:basedOn w:val="Normal"/>
    <w:uiPriority w:val="34"/>
    <w:qFormat/>
    <w:rsid w:val="007125F0"/>
    <w:pPr>
      <w:ind w:left="720"/>
      <w:contextualSpacing/>
    </w:pPr>
    <w:rPr>
      <w:rFonts w:asciiTheme="minorHAnsi" w:eastAsia="PMingLiU" w:hAnsiTheme="minorHAnsi" w:cstheme="minorBidi"/>
      <w:lang w:eastAsia="en-US"/>
    </w:rPr>
  </w:style>
  <w:style w:type="paragraph" w:styleId="Caption">
    <w:name w:val="caption"/>
    <w:basedOn w:val="Normal"/>
    <w:next w:val="Normal"/>
    <w:uiPriority w:val="35"/>
    <w:unhideWhenUsed/>
    <w:qFormat/>
    <w:rsid w:val="00AE6C4E"/>
    <w:pPr>
      <w:spacing w:after="200"/>
    </w:pPr>
    <w:rPr>
      <w:rFonts w:asciiTheme="minorHAnsi" w:eastAsia="PMingLiU" w:hAnsiTheme="minorHAnsi" w:cstheme="minorBidi"/>
      <w:i/>
      <w:iCs/>
      <w:color w:val="44546A" w:themeColor="text2"/>
      <w:sz w:val="18"/>
      <w:szCs w:val="18"/>
      <w:lang w:eastAsia="en-US"/>
    </w:rPr>
  </w:style>
  <w:style w:type="paragraph" w:styleId="TableofFigures">
    <w:name w:val="table of figures"/>
    <w:basedOn w:val="Normal"/>
    <w:next w:val="Normal"/>
    <w:uiPriority w:val="99"/>
    <w:unhideWhenUsed/>
    <w:rsid w:val="00233E6C"/>
  </w:style>
  <w:style w:type="character" w:styleId="Hyperlink">
    <w:name w:val="Hyperlink"/>
    <w:basedOn w:val="DefaultParagraphFont"/>
    <w:uiPriority w:val="99"/>
    <w:unhideWhenUsed/>
    <w:rsid w:val="00233E6C"/>
    <w:rPr>
      <w:color w:val="0563C1" w:themeColor="hyperlink"/>
      <w:u w:val="single"/>
    </w:rPr>
  </w:style>
  <w:style w:type="character" w:styleId="UnresolvedMention">
    <w:name w:val="Unresolved Mention"/>
    <w:basedOn w:val="DefaultParagraphFont"/>
    <w:uiPriority w:val="99"/>
    <w:semiHidden/>
    <w:unhideWhenUsed/>
    <w:rsid w:val="00136B10"/>
    <w:rPr>
      <w:color w:val="605E5C"/>
      <w:shd w:val="clear" w:color="auto" w:fill="E1DFDD"/>
    </w:rPr>
  </w:style>
  <w:style w:type="character" w:styleId="FollowedHyperlink">
    <w:name w:val="FollowedHyperlink"/>
    <w:basedOn w:val="DefaultParagraphFont"/>
    <w:uiPriority w:val="99"/>
    <w:semiHidden/>
    <w:unhideWhenUsed/>
    <w:rsid w:val="00BD67E8"/>
    <w:rPr>
      <w:color w:val="954F72" w:themeColor="followedHyperlink"/>
      <w:u w:val="single"/>
    </w:rPr>
  </w:style>
  <w:style w:type="paragraph" w:styleId="Bibliography">
    <w:name w:val="Bibliography"/>
    <w:basedOn w:val="Normal"/>
    <w:next w:val="Normal"/>
    <w:uiPriority w:val="37"/>
    <w:unhideWhenUsed/>
    <w:rsid w:val="00600329"/>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102550">
      <w:bodyDiv w:val="1"/>
      <w:marLeft w:val="0"/>
      <w:marRight w:val="0"/>
      <w:marTop w:val="0"/>
      <w:marBottom w:val="0"/>
      <w:divBdr>
        <w:top w:val="none" w:sz="0" w:space="0" w:color="auto"/>
        <w:left w:val="none" w:sz="0" w:space="0" w:color="auto"/>
        <w:bottom w:val="none" w:sz="0" w:space="0" w:color="auto"/>
        <w:right w:val="none" w:sz="0" w:space="0" w:color="auto"/>
      </w:divBdr>
      <w:divsChild>
        <w:div w:id="1481464341">
          <w:marLeft w:val="0"/>
          <w:marRight w:val="0"/>
          <w:marTop w:val="0"/>
          <w:marBottom w:val="0"/>
          <w:divBdr>
            <w:top w:val="none" w:sz="0" w:space="0" w:color="auto"/>
            <w:left w:val="none" w:sz="0" w:space="0" w:color="auto"/>
            <w:bottom w:val="none" w:sz="0" w:space="0" w:color="auto"/>
            <w:right w:val="none" w:sz="0" w:space="0" w:color="auto"/>
          </w:divBdr>
          <w:divsChild>
            <w:div w:id="86208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09876">
      <w:bodyDiv w:val="1"/>
      <w:marLeft w:val="0"/>
      <w:marRight w:val="0"/>
      <w:marTop w:val="0"/>
      <w:marBottom w:val="0"/>
      <w:divBdr>
        <w:top w:val="none" w:sz="0" w:space="0" w:color="auto"/>
        <w:left w:val="none" w:sz="0" w:space="0" w:color="auto"/>
        <w:bottom w:val="none" w:sz="0" w:space="0" w:color="auto"/>
        <w:right w:val="none" w:sz="0" w:space="0" w:color="auto"/>
      </w:divBdr>
      <w:divsChild>
        <w:div w:id="1585259509">
          <w:marLeft w:val="0"/>
          <w:marRight w:val="0"/>
          <w:marTop w:val="0"/>
          <w:marBottom w:val="0"/>
          <w:divBdr>
            <w:top w:val="none" w:sz="0" w:space="0" w:color="auto"/>
            <w:left w:val="none" w:sz="0" w:space="0" w:color="auto"/>
            <w:bottom w:val="none" w:sz="0" w:space="0" w:color="auto"/>
            <w:right w:val="none" w:sz="0" w:space="0" w:color="auto"/>
          </w:divBdr>
          <w:divsChild>
            <w:div w:id="24866367">
              <w:marLeft w:val="0"/>
              <w:marRight w:val="0"/>
              <w:marTop w:val="0"/>
              <w:marBottom w:val="0"/>
              <w:divBdr>
                <w:top w:val="none" w:sz="0" w:space="0" w:color="auto"/>
                <w:left w:val="none" w:sz="0" w:space="0" w:color="auto"/>
                <w:bottom w:val="none" w:sz="0" w:space="0" w:color="auto"/>
                <w:right w:val="none" w:sz="0" w:space="0" w:color="auto"/>
              </w:divBdr>
            </w:div>
            <w:div w:id="289021380">
              <w:marLeft w:val="0"/>
              <w:marRight w:val="0"/>
              <w:marTop w:val="0"/>
              <w:marBottom w:val="0"/>
              <w:divBdr>
                <w:top w:val="none" w:sz="0" w:space="0" w:color="auto"/>
                <w:left w:val="none" w:sz="0" w:space="0" w:color="auto"/>
                <w:bottom w:val="none" w:sz="0" w:space="0" w:color="auto"/>
                <w:right w:val="none" w:sz="0" w:space="0" w:color="auto"/>
              </w:divBdr>
            </w:div>
            <w:div w:id="577132675">
              <w:marLeft w:val="0"/>
              <w:marRight w:val="0"/>
              <w:marTop w:val="0"/>
              <w:marBottom w:val="0"/>
              <w:divBdr>
                <w:top w:val="none" w:sz="0" w:space="0" w:color="auto"/>
                <w:left w:val="none" w:sz="0" w:space="0" w:color="auto"/>
                <w:bottom w:val="none" w:sz="0" w:space="0" w:color="auto"/>
                <w:right w:val="none" w:sz="0" w:space="0" w:color="auto"/>
              </w:divBdr>
            </w:div>
            <w:div w:id="614602904">
              <w:marLeft w:val="0"/>
              <w:marRight w:val="0"/>
              <w:marTop w:val="0"/>
              <w:marBottom w:val="0"/>
              <w:divBdr>
                <w:top w:val="none" w:sz="0" w:space="0" w:color="auto"/>
                <w:left w:val="none" w:sz="0" w:space="0" w:color="auto"/>
                <w:bottom w:val="none" w:sz="0" w:space="0" w:color="auto"/>
                <w:right w:val="none" w:sz="0" w:space="0" w:color="auto"/>
              </w:divBdr>
            </w:div>
            <w:div w:id="777601575">
              <w:marLeft w:val="0"/>
              <w:marRight w:val="0"/>
              <w:marTop w:val="0"/>
              <w:marBottom w:val="0"/>
              <w:divBdr>
                <w:top w:val="none" w:sz="0" w:space="0" w:color="auto"/>
                <w:left w:val="none" w:sz="0" w:space="0" w:color="auto"/>
                <w:bottom w:val="none" w:sz="0" w:space="0" w:color="auto"/>
                <w:right w:val="none" w:sz="0" w:space="0" w:color="auto"/>
              </w:divBdr>
            </w:div>
            <w:div w:id="1011294104">
              <w:marLeft w:val="0"/>
              <w:marRight w:val="0"/>
              <w:marTop w:val="0"/>
              <w:marBottom w:val="0"/>
              <w:divBdr>
                <w:top w:val="none" w:sz="0" w:space="0" w:color="auto"/>
                <w:left w:val="none" w:sz="0" w:space="0" w:color="auto"/>
                <w:bottom w:val="none" w:sz="0" w:space="0" w:color="auto"/>
                <w:right w:val="none" w:sz="0" w:space="0" w:color="auto"/>
              </w:divBdr>
            </w:div>
            <w:div w:id="1347631533">
              <w:marLeft w:val="0"/>
              <w:marRight w:val="0"/>
              <w:marTop w:val="0"/>
              <w:marBottom w:val="0"/>
              <w:divBdr>
                <w:top w:val="none" w:sz="0" w:space="0" w:color="auto"/>
                <w:left w:val="none" w:sz="0" w:space="0" w:color="auto"/>
                <w:bottom w:val="none" w:sz="0" w:space="0" w:color="auto"/>
                <w:right w:val="none" w:sz="0" w:space="0" w:color="auto"/>
              </w:divBdr>
            </w:div>
            <w:div w:id="1456406793">
              <w:marLeft w:val="0"/>
              <w:marRight w:val="0"/>
              <w:marTop w:val="0"/>
              <w:marBottom w:val="0"/>
              <w:divBdr>
                <w:top w:val="none" w:sz="0" w:space="0" w:color="auto"/>
                <w:left w:val="none" w:sz="0" w:space="0" w:color="auto"/>
                <w:bottom w:val="none" w:sz="0" w:space="0" w:color="auto"/>
                <w:right w:val="none" w:sz="0" w:space="0" w:color="auto"/>
              </w:divBdr>
            </w:div>
            <w:div w:id="1596934973">
              <w:marLeft w:val="0"/>
              <w:marRight w:val="0"/>
              <w:marTop w:val="0"/>
              <w:marBottom w:val="0"/>
              <w:divBdr>
                <w:top w:val="none" w:sz="0" w:space="0" w:color="auto"/>
                <w:left w:val="none" w:sz="0" w:space="0" w:color="auto"/>
                <w:bottom w:val="none" w:sz="0" w:space="0" w:color="auto"/>
                <w:right w:val="none" w:sz="0" w:space="0" w:color="auto"/>
              </w:divBdr>
            </w:div>
            <w:div w:id="1892229796">
              <w:marLeft w:val="0"/>
              <w:marRight w:val="0"/>
              <w:marTop w:val="0"/>
              <w:marBottom w:val="0"/>
              <w:divBdr>
                <w:top w:val="none" w:sz="0" w:space="0" w:color="auto"/>
                <w:left w:val="none" w:sz="0" w:space="0" w:color="auto"/>
                <w:bottom w:val="none" w:sz="0" w:space="0" w:color="auto"/>
                <w:right w:val="none" w:sz="0" w:space="0" w:color="auto"/>
              </w:divBdr>
            </w:div>
            <w:div w:id="205292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307742">
      <w:bodyDiv w:val="1"/>
      <w:marLeft w:val="0"/>
      <w:marRight w:val="0"/>
      <w:marTop w:val="0"/>
      <w:marBottom w:val="0"/>
      <w:divBdr>
        <w:top w:val="none" w:sz="0" w:space="0" w:color="auto"/>
        <w:left w:val="none" w:sz="0" w:space="0" w:color="auto"/>
        <w:bottom w:val="none" w:sz="0" w:space="0" w:color="auto"/>
        <w:right w:val="none" w:sz="0" w:space="0" w:color="auto"/>
      </w:divBdr>
    </w:div>
    <w:div w:id="364722521">
      <w:bodyDiv w:val="1"/>
      <w:marLeft w:val="0"/>
      <w:marRight w:val="0"/>
      <w:marTop w:val="0"/>
      <w:marBottom w:val="0"/>
      <w:divBdr>
        <w:top w:val="none" w:sz="0" w:space="0" w:color="auto"/>
        <w:left w:val="none" w:sz="0" w:space="0" w:color="auto"/>
        <w:bottom w:val="none" w:sz="0" w:space="0" w:color="auto"/>
        <w:right w:val="none" w:sz="0" w:space="0" w:color="auto"/>
      </w:divBdr>
    </w:div>
    <w:div w:id="395082026">
      <w:bodyDiv w:val="1"/>
      <w:marLeft w:val="0"/>
      <w:marRight w:val="0"/>
      <w:marTop w:val="0"/>
      <w:marBottom w:val="0"/>
      <w:divBdr>
        <w:top w:val="none" w:sz="0" w:space="0" w:color="auto"/>
        <w:left w:val="none" w:sz="0" w:space="0" w:color="auto"/>
        <w:bottom w:val="none" w:sz="0" w:space="0" w:color="auto"/>
        <w:right w:val="none" w:sz="0" w:space="0" w:color="auto"/>
      </w:divBdr>
      <w:divsChild>
        <w:div w:id="358508925">
          <w:marLeft w:val="0"/>
          <w:marRight w:val="0"/>
          <w:marTop w:val="0"/>
          <w:marBottom w:val="0"/>
          <w:divBdr>
            <w:top w:val="none" w:sz="0" w:space="0" w:color="auto"/>
            <w:left w:val="none" w:sz="0" w:space="0" w:color="auto"/>
            <w:bottom w:val="none" w:sz="0" w:space="0" w:color="auto"/>
            <w:right w:val="none" w:sz="0" w:space="0" w:color="auto"/>
          </w:divBdr>
          <w:divsChild>
            <w:div w:id="869151595">
              <w:marLeft w:val="0"/>
              <w:marRight w:val="0"/>
              <w:marTop w:val="0"/>
              <w:marBottom w:val="0"/>
              <w:divBdr>
                <w:top w:val="none" w:sz="0" w:space="0" w:color="auto"/>
                <w:left w:val="none" w:sz="0" w:space="0" w:color="auto"/>
                <w:bottom w:val="none" w:sz="0" w:space="0" w:color="auto"/>
                <w:right w:val="none" w:sz="0" w:space="0" w:color="auto"/>
              </w:divBdr>
              <w:divsChild>
                <w:div w:id="85402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7665">
      <w:bodyDiv w:val="1"/>
      <w:marLeft w:val="0"/>
      <w:marRight w:val="0"/>
      <w:marTop w:val="0"/>
      <w:marBottom w:val="0"/>
      <w:divBdr>
        <w:top w:val="none" w:sz="0" w:space="0" w:color="auto"/>
        <w:left w:val="none" w:sz="0" w:space="0" w:color="auto"/>
        <w:bottom w:val="none" w:sz="0" w:space="0" w:color="auto"/>
        <w:right w:val="none" w:sz="0" w:space="0" w:color="auto"/>
      </w:divBdr>
      <w:divsChild>
        <w:div w:id="2082242393">
          <w:marLeft w:val="0"/>
          <w:marRight w:val="0"/>
          <w:marTop w:val="0"/>
          <w:marBottom w:val="0"/>
          <w:divBdr>
            <w:top w:val="none" w:sz="0" w:space="0" w:color="auto"/>
            <w:left w:val="none" w:sz="0" w:space="0" w:color="auto"/>
            <w:bottom w:val="none" w:sz="0" w:space="0" w:color="auto"/>
            <w:right w:val="none" w:sz="0" w:space="0" w:color="auto"/>
          </w:divBdr>
          <w:divsChild>
            <w:div w:id="172838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595515">
      <w:bodyDiv w:val="1"/>
      <w:marLeft w:val="0"/>
      <w:marRight w:val="0"/>
      <w:marTop w:val="0"/>
      <w:marBottom w:val="0"/>
      <w:divBdr>
        <w:top w:val="none" w:sz="0" w:space="0" w:color="auto"/>
        <w:left w:val="none" w:sz="0" w:space="0" w:color="auto"/>
        <w:bottom w:val="none" w:sz="0" w:space="0" w:color="auto"/>
        <w:right w:val="none" w:sz="0" w:space="0" w:color="auto"/>
      </w:divBdr>
      <w:divsChild>
        <w:div w:id="353189416">
          <w:marLeft w:val="0"/>
          <w:marRight w:val="0"/>
          <w:marTop w:val="0"/>
          <w:marBottom w:val="0"/>
          <w:divBdr>
            <w:top w:val="none" w:sz="0" w:space="0" w:color="auto"/>
            <w:left w:val="none" w:sz="0" w:space="0" w:color="auto"/>
            <w:bottom w:val="none" w:sz="0" w:space="0" w:color="auto"/>
            <w:right w:val="none" w:sz="0" w:space="0" w:color="auto"/>
          </w:divBdr>
          <w:divsChild>
            <w:div w:id="834996992">
              <w:marLeft w:val="0"/>
              <w:marRight w:val="0"/>
              <w:marTop w:val="0"/>
              <w:marBottom w:val="0"/>
              <w:divBdr>
                <w:top w:val="none" w:sz="0" w:space="0" w:color="auto"/>
                <w:left w:val="none" w:sz="0" w:space="0" w:color="auto"/>
                <w:bottom w:val="none" w:sz="0" w:space="0" w:color="auto"/>
                <w:right w:val="none" w:sz="0" w:space="0" w:color="auto"/>
              </w:divBdr>
              <w:divsChild>
                <w:div w:id="240801556">
                  <w:marLeft w:val="0"/>
                  <w:marRight w:val="0"/>
                  <w:marTop w:val="0"/>
                  <w:marBottom w:val="0"/>
                  <w:divBdr>
                    <w:top w:val="none" w:sz="0" w:space="0" w:color="auto"/>
                    <w:left w:val="none" w:sz="0" w:space="0" w:color="auto"/>
                    <w:bottom w:val="none" w:sz="0" w:space="0" w:color="auto"/>
                    <w:right w:val="none" w:sz="0" w:space="0" w:color="auto"/>
                  </w:divBdr>
                  <w:divsChild>
                    <w:div w:id="53065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311552">
      <w:bodyDiv w:val="1"/>
      <w:marLeft w:val="0"/>
      <w:marRight w:val="0"/>
      <w:marTop w:val="0"/>
      <w:marBottom w:val="0"/>
      <w:divBdr>
        <w:top w:val="none" w:sz="0" w:space="0" w:color="auto"/>
        <w:left w:val="none" w:sz="0" w:space="0" w:color="auto"/>
        <w:bottom w:val="none" w:sz="0" w:space="0" w:color="auto"/>
        <w:right w:val="none" w:sz="0" w:space="0" w:color="auto"/>
      </w:divBdr>
      <w:divsChild>
        <w:div w:id="659888705">
          <w:marLeft w:val="0"/>
          <w:marRight w:val="0"/>
          <w:marTop w:val="0"/>
          <w:marBottom w:val="0"/>
          <w:divBdr>
            <w:top w:val="none" w:sz="0" w:space="0" w:color="auto"/>
            <w:left w:val="none" w:sz="0" w:space="0" w:color="auto"/>
            <w:bottom w:val="none" w:sz="0" w:space="0" w:color="auto"/>
            <w:right w:val="none" w:sz="0" w:space="0" w:color="auto"/>
          </w:divBdr>
          <w:divsChild>
            <w:div w:id="346948672">
              <w:marLeft w:val="0"/>
              <w:marRight w:val="0"/>
              <w:marTop w:val="0"/>
              <w:marBottom w:val="0"/>
              <w:divBdr>
                <w:top w:val="none" w:sz="0" w:space="0" w:color="auto"/>
                <w:left w:val="none" w:sz="0" w:space="0" w:color="auto"/>
                <w:bottom w:val="none" w:sz="0" w:space="0" w:color="auto"/>
                <w:right w:val="none" w:sz="0" w:space="0" w:color="auto"/>
              </w:divBdr>
              <w:divsChild>
                <w:div w:id="63001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4120">
      <w:bodyDiv w:val="1"/>
      <w:marLeft w:val="0"/>
      <w:marRight w:val="0"/>
      <w:marTop w:val="0"/>
      <w:marBottom w:val="0"/>
      <w:divBdr>
        <w:top w:val="none" w:sz="0" w:space="0" w:color="auto"/>
        <w:left w:val="none" w:sz="0" w:space="0" w:color="auto"/>
        <w:bottom w:val="none" w:sz="0" w:space="0" w:color="auto"/>
        <w:right w:val="none" w:sz="0" w:space="0" w:color="auto"/>
      </w:divBdr>
      <w:divsChild>
        <w:div w:id="1711686669">
          <w:marLeft w:val="0"/>
          <w:marRight w:val="0"/>
          <w:marTop w:val="0"/>
          <w:marBottom w:val="0"/>
          <w:divBdr>
            <w:top w:val="none" w:sz="0" w:space="0" w:color="auto"/>
            <w:left w:val="none" w:sz="0" w:space="0" w:color="auto"/>
            <w:bottom w:val="none" w:sz="0" w:space="0" w:color="auto"/>
            <w:right w:val="none" w:sz="0" w:space="0" w:color="auto"/>
          </w:divBdr>
          <w:divsChild>
            <w:div w:id="751973856">
              <w:marLeft w:val="0"/>
              <w:marRight w:val="0"/>
              <w:marTop w:val="0"/>
              <w:marBottom w:val="0"/>
              <w:divBdr>
                <w:top w:val="none" w:sz="0" w:space="0" w:color="auto"/>
                <w:left w:val="none" w:sz="0" w:space="0" w:color="auto"/>
                <w:bottom w:val="none" w:sz="0" w:space="0" w:color="auto"/>
                <w:right w:val="none" w:sz="0" w:space="0" w:color="auto"/>
              </w:divBdr>
              <w:divsChild>
                <w:div w:id="535235332">
                  <w:marLeft w:val="0"/>
                  <w:marRight w:val="0"/>
                  <w:marTop w:val="0"/>
                  <w:marBottom w:val="0"/>
                  <w:divBdr>
                    <w:top w:val="none" w:sz="0" w:space="0" w:color="auto"/>
                    <w:left w:val="none" w:sz="0" w:space="0" w:color="auto"/>
                    <w:bottom w:val="none" w:sz="0" w:space="0" w:color="auto"/>
                    <w:right w:val="none" w:sz="0" w:space="0" w:color="auto"/>
                  </w:divBdr>
                  <w:divsChild>
                    <w:div w:id="153905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251026">
      <w:bodyDiv w:val="1"/>
      <w:marLeft w:val="0"/>
      <w:marRight w:val="0"/>
      <w:marTop w:val="0"/>
      <w:marBottom w:val="0"/>
      <w:divBdr>
        <w:top w:val="none" w:sz="0" w:space="0" w:color="auto"/>
        <w:left w:val="none" w:sz="0" w:space="0" w:color="auto"/>
        <w:bottom w:val="none" w:sz="0" w:space="0" w:color="auto"/>
        <w:right w:val="none" w:sz="0" w:space="0" w:color="auto"/>
      </w:divBdr>
    </w:div>
    <w:div w:id="1605110775">
      <w:bodyDiv w:val="1"/>
      <w:marLeft w:val="0"/>
      <w:marRight w:val="0"/>
      <w:marTop w:val="0"/>
      <w:marBottom w:val="0"/>
      <w:divBdr>
        <w:top w:val="none" w:sz="0" w:space="0" w:color="auto"/>
        <w:left w:val="none" w:sz="0" w:space="0" w:color="auto"/>
        <w:bottom w:val="none" w:sz="0" w:space="0" w:color="auto"/>
        <w:right w:val="none" w:sz="0" w:space="0" w:color="auto"/>
      </w:divBdr>
      <w:divsChild>
        <w:div w:id="63450261">
          <w:marLeft w:val="0"/>
          <w:marRight w:val="0"/>
          <w:marTop w:val="0"/>
          <w:marBottom w:val="0"/>
          <w:divBdr>
            <w:top w:val="none" w:sz="0" w:space="0" w:color="auto"/>
            <w:left w:val="none" w:sz="0" w:space="0" w:color="auto"/>
            <w:bottom w:val="none" w:sz="0" w:space="0" w:color="auto"/>
            <w:right w:val="none" w:sz="0" w:space="0" w:color="auto"/>
          </w:divBdr>
          <w:divsChild>
            <w:div w:id="499270604">
              <w:marLeft w:val="0"/>
              <w:marRight w:val="0"/>
              <w:marTop w:val="0"/>
              <w:marBottom w:val="0"/>
              <w:divBdr>
                <w:top w:val="none" w:sz="0" w:space="0" w:color="auto"/>
                <w:left w:val="none" w:sz="0" w:space="0" w:color="auto"/>
                <w:bottom w:val="none" w:sz="0" w:space="0" w:color="auto"/>
                <w:right w:val="none" w:sz="0" w:space="0" w:color="auto"/>
              </w:divBdr>
              <w:divsChild>
                <w:div w:id="167865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3188">
      <w:bodyDiv w:val="1"/>
      <w:marLeft w:val="0"/>
      <w:marRight w:val="0"/>
      <w:marTop w:val="0"/>
      <w:marBottom w:val="0"/>
      <w:divBdr>
        <w:top w:val="none" w:sz="0" w:space="0" w:color="auto"/>
        <w:left w:val="none" w:sz="0" w:space="0" w:color="auto"/>
        <w:bottom w:val="none" w:sz="0" w:space="0" w:color="auto"/>
        <w:right w:val="none" w:sz="0" w:space="0" w:color="auto"/>
      </w:divBdr>
    </w:div>
    <w:div w:id="1983004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file/d/1jcG9SqYQcMn2yYU8jPVDG9fRYSB3jEFb/view?usp=sharin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3kSLD6mcwRQ3M3aaM2ZtS-s-d95TNPB/view?usp=sharing"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yperlink" Target="https://drive.google.com/file/d/1jcG9SqYQcMn2yYU8jPVDG9fRYSB3jEFb/view?usp=sharing"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rive.google.com/file/d/1-3kSLD6mcwRQ3M3aaM2ZtS-s-d95TNPB/view?usp=sharing"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84D27-AC49-234F-9A6D-2D783D408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52</Words>
  <Characters>998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AGE ESTIMATION &amp; GENDER CLASSIFICATION</vt:lpstr>
    </vt:vector>
  </TitlesOfParts>
  <Company/>
  <LinksUpToDate>false</LinksUpToDate>
  <CharactersWithSpaces>11718</CharactersWithSpaces>
  <SharedDoc>false</SharedDoc>
  <HLinks>
    <vt:vector size="12" baseType="variant">
      <vt:variant>
        <vt:i4>7143524</vt:i4>
      </vt:variant>
      <vt:variant>
        <vt:i4>3</vt:i4>
      </vt:variant>
      <vt:variant>
        <vt:i4>0</vt:i4>
      </vt:variant>
      <vt:variant>
        <vt:i4>5</vt:i4>
      </vt:variant>
      <vt:variant>
        <vt:lpwstr>https://drive.google.com/file/d/1-3kSLD6mcwRQ3M3aaM2ZtS-s-d95TNPB/view?usp=sharing</vt:lpwstr>
      </vt:variant>
      <vt:variant>
        <vt:lpwstr/>
      </vt:variant>
      <vt:variant>
        <vt:i4>7733297</vt:i4>
      </vt:variant>
      <vt:variant>
        <vt:i4>0</vt:i4>
      </vt:variant>
      <vt:variant>
        <vt:i4>0</vt:i4>
      </vt:variant>
      <vt:variant>
        <vt:i4>5</vt:i4>
      </vt:variant>
      <vt:variant>
        <vt:lpwstr>https://drive.google.com/file/d/1jcG9SqYQcMn2yYU8jPVDG9fRYSB3jEFb/view?usp=shar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E ESTIMATION &amp; GENDER CLASSIFICATION</dc:title>
  <dc:subject>With Convolutional Neural Networks</dc:subject>
  <dc:creator>Mark Weston-Arnold, Stephen Charles, I-Hsiu Chiang, Max Ashton-Lelliott</dc:creator>
  <cp:keywords/>
  <dc:description/>
  <cp:lastModifiedBy>I-Hsiu Chiang</cp:lastModifiedBy>
  <cp:revision>2</cp:revision>
  <dcterms:created xsi:type="dcterms:W3CDTF">2022-03-21T18:40:00Z</dcterms:created>
  <dcterms:modified xsi:type="dcterms:W3CDTF">2022-03-2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wCTEE5J"/&gt;&lt;style id="http://www.zotero.org/styles/elsevier-vancouver" hasBibliography="1" bibliographyStyleHasBeenSet="1"/&gt;&lt;prefs&gt;&lt;pref name="fieldType" value="Field"/&gt;&lt;/prefs&gt;&lt;/data&gt;</vt:lpwstr>
  </property>
</Properties>
</file>